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372C0E53"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081</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proofErr w:type="gramStart"/>
      <w:r w:rsidR="00F76B51">
        <w:rPr>
          <w:b/>
          <w:szCs w:val="24"/>
        </w:rPr>
        <w:t>stimuli</w:t>
      </w:r>
      <w:proofErr w:type="gramEnd"/>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4DC276DF"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65A73" w:rsidRPr="00965A73">
        <w:rPr>
          <w:b/>
          <w:szCs w:val="24"/>
        </w:rPr>
        <w:t>48</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35689145"/>
      <w:r w:rsidRPr="00965A73">
        <w:rPr>
          <w:szCs w:val="24"/>
        </w:rPr>
        <w:t>Successful emotion regulation</w:t>
      </w:r>
      <w:r w:rsidR="00131503">
        <w:rPr>
          <w:szCs w:val="24"/>
        </w:rPr>
        <w:t xml:space="preserve"> (ER)</w:t>
      </w:r>
      <w:r w:rsidRPr="00965A73">
        <w:rPr>
          <w:szCs w:val="24"/>
        </w:rPr>
        <w:t xml:space="preserve"> requires effective strategy selection. Prior r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likely to b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a </w:t>
      </w:r>
      <w:r w:rsidRPr="008C7178">
        <w:rPr>
          <w:szCs w:val="24"/>
        </w:rPr>
        <w:t xml:space="preserve">relationship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the haunted house</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 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B40846">
        <w:rPr>
          <w:szCs w:val="24"/>
        </w:rPr>
        <w:t>experiencing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experiencers </w:t>
      </w:r>
      <w:r w:rsidR="00D4172B">
        <w:rPr>
          <w:szCs w:val="24"/>
        </w:rPr>
        <w:t>did in practice</w:t>
      </w:r>
      <w:r w:rsidR="00654CBF">
        <w:rPr>
          <w:szCs w:val="24"/>
        </w:rPr>
        <w:t xml:space="preserve">. Forecasters also </w:t>
      </w:r>
      <w:proofErr w:type="gramStart"/>
      <w:r w:rsidR="00D4172B">
        <w:rPr>
          <w:szCs w:val="24"/>
        </w:rPr>
        <w:t>over</w:t>
      </w:r>
      <w:r w:rsidR="00B40846">
        <w:rPr>
          <w:szCs w:val="24"/>
        </w:rPr>
        <w:t>predicted</w:t>
      </w:r>
      <w:r w:rsidR="00654CBF">
        <w:rPr>
          <w:szCs w:val="24"/>
        </w:rPr>
        <w:t xml:space="preserve"> </w:t>
      </w:r>
      <w:r w:rsidR="00D4172B">
        <w:rPr>
          <w:szCs w:val="24"/>
        </w:rPr>
        <w:t xml:space="preserve"> how</w:t>
      </w:r>
      <w:proofErr w:type="gramEnd"/>
      <w:r w:rsidR="00D4172B">
        <w:rPr>
          <w:szCs w:val="24"/>
        </w:rPr>
        <w:t xml:space="preserve"> effectively </w:t>
      </w:r>
      <w:r w:rsidR="00654CBF">
        <w:rPr>
          <w:szCs w:val="24"/>
        </w:rPr>
        <w:t xml:space="preserve">distraction would reduce negative affective intensity </w:t>
      </w:r>
      <w:r w:rsidR="00D4172B">
        <w:rPr>
          <w:szCs w:val="24"/>
        </w:rPr>
        <w:t xml:space="preserve">relative to what </w:t>
      </w:r>
      <w:r w:rsidR="00654CBF">
        <w:rPr>
          <w:szCs w:val="24"/>
        </w:rPr>
        <w:t>experiencers reported.</w:t>
      </w:r>
      <w:r w:rsidR="00FF4743">
        <w:rPr>
          <w:szCs w:val="24"/>
        </w:rPr>
        <w:t xml:space="preserve"> </w:t>
      </w:r>
      <w:r w:rsidR="00C52CA8">
        <w:rPr>
          <w:szCs w:val="24"/>
        </w:rPr>
        <w:t xml:space="preserve">This </w:t>
      </w:r>
      <w:r w:rsidR="005E1801">
        <w:rPr>
          <w:szCs w:val="24"/>
        </w:rPr>
        <w:t xml:space="preserve">pattern of results </w:t>
      </w:r>
      <w:r w:rsidR="00B40846">
        <w:rPr>
          <w:szCs w:val="24"/>
        </w:rPr>
        <w:t>may highlight a disconnect between self-regulatio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B40846">
        <w:rPr>
          <w:szCs w:val="24"/>
        </w:rPr>
        <w:t>,</w:t>
      </w:r>
      <w:r w:rsidR="00965A73">
        <w:rPr>
          <w:szCs w:val="24"/>
        </w:rPr>
        <w:t xml:space="preserve"> especially in dynamic, complex settings</w:t>
      </w:r>
      <w:r w:rsidR="00C52CA8">
        <w:rPr>
          <w:szCs w:val="24"/>
        </w:rPr>
        <w:t>.</w:t>
      </w:r>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58F6AED5"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t>
      </w:r>
      <w:proofErr w:type="gramStart"/>
      <w:r w:rsidR="008E58CC">
        <w:rPr>
          <w:szCs w:val="24"/>
        </w:rPr>
        <w:t>which  leaves</w:t>
      </w:r>
      <w:proofErr w:type="gramEnd"/>
      <w:r w:rsidR="008E58CC">
        <w:rPr>
          <w:szCs w:val="24"/>
        </w:rPr>
        <w:t xml:space="preserve">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2"/>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246C29">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 w:name="_Hlk119972138"/>
      <w:r w:rsidRPr="008C7178">
        <w:rPr>
          <w:b/>
          <w:szCs w:val="24"/>
        </w:rPr>
        <w:lastRenderedPageBreak/>
        <w:t>INTRODUCTION</w:t>
      </w:r>
    </w:p>
    <w:p w14:paraId="7666883A" w14:textId="64418D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4"/>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46671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1947,"uris":["http://zotero.org/users/6239255/items/GQWZ8MKU"],"itemData":{"id":11947,"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6236,"uris":["http://zotero.org/users/6239255/items/KHGYQVNC"],"itemData":{"id":6236,"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1925,"uris":["http://zotero.org/users/6239255/items/9QK92ZV8"],"itemData":{"id":11925,"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1924,"uris":["http://zotero.org/users/6239255/items/95XTMDFD"],"itemData":{"id":11924,"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1A2531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466715">
        <w:rPr>
          <w:szCs w:val="24"/>
        </w:rPr>
        <w:instrText xml:space="preserve"> ADDIN ZOTERO_ITEM CSL_CITATION {"citationID":"ZUJ0dA9I","properties":{"formattedCitation":"(Gross, 1998)","plainCitation":"(Gross, 1998)","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466715">
        <w:rPr>
          <w:szCs w:val="24"/>
        </w:rPr>
        <w:instrText xml:space="preserve"> ADDIN ZOTERO_ITEM CSL_CITATION {"citationID":"Wlbib8OQ","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466715">
        <w:rPr>
          <w:szCs w:val="24"/>
        </w:rPr>
        <w:instrText xml:space="preserve"> ADDIN ZOTERO_ITEM CSL_CITATION {"citationID":"Y2OSeMn3","properties":{"formattedCitation":"(Opitz et al., 2015; Sheppes et al., 2011)","plainCitation":"(Opitz et al., 2015; Sheppes et al., 2011)","noteIndex":0},"citationItems":[{"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466715">
        <w:rPr>
          <w:szCs w:val="24"/>
        </w:rPr>
        <w:instrText xml:space="preserve"> ADDIN ZOTERO_ITEM CSL_CITATION {"citationID":"gE1uPFtu","properties":{"formattedCitation":"(Sheppes &amp; Gross, 2011)","plainCitation":"(Sheppes &amp; Gross, 2011)","noteIndex":0},"citationItems":[{"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2A98EF56" w14:textId="48C548F7"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466715">
        <w:rPr>
          <w:szCs w:val="24"/>
        </w:rPr>
        <w:instrText xml:space="preserve"> ADDIN ZOTERO_ITEM CSL_CITATION {"citationID":"dETfvAKC","properties":{"formattedCitation":"(Opitz et al., 2012)","plainCitation":"(Opitz et al., 2012)","noteIndex":0},"citationItems":[{"id":3385,"uris":["http://zotero.org/users/6239255/items/RRLZT8N3"],"itemData":{"id":3385,"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th</w:t>
      </w:r>
      <w:r w:rsidR="00E07969">
        <w:rPr>
          <w:szCs w:val="24"/>
        </w:rPr>
        <w:t>is</w:t>
      </w:r>
      <w:r w:rsidR="00E20BFE">
        <w:rPr>
          <w:szCs w:val="24"/>
        </w:rPr>
        <w:t xml:space="preserve"> 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66715">
        <w:rPr>
          <w:szCs w:val="24"/>
        </w:rPr>
        <w:instrText xml:space="preserve"> ADDIN ZOTERO_ITEM CSL_CITATION {"citationID":"PGu2L080","properties":{"formattedCitation":"(Ford &amp; Troy, 2019)","plainCitation":"(Ford &amp; Troy, 2019)","noteIndex":0},"citationItems":[{"id":20397,"uris":["http://zotero.org/users/6239255/items/TRXB6KAS"],"itemData":{"id":20397,"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AD91F39" w:rsidR="004E6FCA" w:rsidRDefault="004E6FCA" w:rsidP="00A10284">
      <w:pPr>
        <w:spacing w:after="0" w:line="480" w:lineRule="auto"/>
        <w:ind w:left="0" w:firstLine="720"/>
        <w:rPr>
          <w:szCs w:val="24"/>
        </w:rPr>
      </w:pPr>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46671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3888,"uris":["http://zotero.org/users/6239255/items/SLKVPTFH"],"itemData":{"id":3888,"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3484,"uris":["http://zotero.org/users/6239255/items/62J7VKN8"],"itemData":{"id":3484,"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12223,"uris":["http://zotero.org/users/6239255/items/6WV8U2V7"],"itemData":{"id":12223,"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466715">
        <w:rPr>
          <w:szCs w:val="24"/>
        </w:rPr>
        <w:instrText xml:space="preserve"> ADDIN ZOTERO_ITEM CSL_CITATION {"citationID":"IIisR5lL","properties":{"formattedCitation":"(Silvers et al., 2014)","plainCitation":"(Silvers et al., 2014)","noteIndex":0},"citationItems":[{"id":16135,"uris":["http://zotero.org/users/6239255/items/NQP59ZKR"],"itemData":{"id":16135,"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Pr="004E6FCA">
        <w:rPr>
          <w:szCs w:val="24"/>
        </w:rPr>
        <w:t>This effect has been thoroughly replicated in lab studies and ecological momentary assessment (EMA) studies (</w:t>
      </w:r>
      <w:r w:rsidR="00C178FD">
        <w:rPr>
          <w:szCs w:val="24"/>
        </w:rPr>
        <w:fldChar w:fldCharType="begin"/>
      </w:r>
      <w:r w:rsidR="0046671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466715">
        <w:rPr>
          <w:szCs w:val="24"/>
        </w:rPr>
        <w:instrText xml:space="preserve"> ADDIN ZOTERO_ITEM CSL_CITATION {"citationID":"w2QJnDzm","properties":{"formattedCitation":"(Sheppes, 2020)","plainCitation":"(Sheppes, 2020)","noteIndex":0},"citationItems":[{"id":3463,"uris":["http://zotero.org/users/6239255/items/2EI32EWJ"],"itemData":{"id":3463,"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5CCD61E"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466715">
        <w:rPr>
          <w:szCs w:val="24"/>
        </w:rPr>
        <w:instrText xml:space="preserve"> ADDIN ZOTERO_ITEM CSL_CITATION {"citationID":"QMpl7LYF","properties":{"formattedCitation":"(Sheppes et al., 2011, 2014)","plainCitation":"(Sheppes et al., 2011, 2014)","dontUpdate":true,"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7048,"uris":["http://zotero.org/users/6239255/items/Z6ERH6VK"],"itemData":{"id":7048,"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466715">
        <w:rPr>
          <w:szCs w:val="24"/>
        </w:rPr>
        <w:instrText xml:space="preserve"> ADDIN ZOTERO_ITEM CSL_CITATION {"citationID":"Ge8ELAFq","properties":{"formattedCitation":"(Carver &amp; Scheier, 1981)","plainCitation":"(Carver &amp; Scheier, 1981)","noteIndex":0},"citationItems":[{"id":12458,"uris":["http://zotero.org/users/6239255/items/QS59YXFJ"],"itemData":{"id":12458,"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lastRenderedPageBreak/>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1D661E1B"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IAPS picture set) </w:t>
      </w:r>
      <w:r w:rsidR="006D4590">
        <w:rPr>
          <w:szCs w:val="24"/>
        </w:rPr>
        <w:fldChar w:fldCharType="begin"/>
      </w:r>
      <w:r w:rsidR="00466715">
        <w:rPr>
          <w:szCs w:val="24"/>
        </w:rPr>
        <w:instrText xml:space="preserve"> ADDIN ZOTERO_ITEM CSL_CITATION {"citationID":"y18axFSl","properties":{"formattedCitation":"(Bradley &amp; Lang, 2007)","plainCitation":"(Bradley &amp; Lang, 2007)","noteIndex":0},"citationItems":[{"id":12457,"uris":["http://zotero.org/users/6239255/items/I48896PB"],"itemData":{"id":12457,"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e.g., Valence</w:t>
      </w:r>
      <w:r w:rsidR="00B142E7">
        <w:rPr>
          <w:szCs w:val="24"/>
        </w:rPr>
        <w:t xml:space="preserve">) </w:t>
      </w:r>
      <w:r w:rsidR="006D4590">
        <w:rPr>
          <w:szCs w:val="24"/>
        </w:rPr>
        <w:fldChar w:fldCharType="begin"/>
      </w:r>
      <w:r w:rsidR="00466715">
        <w:rPr>
          <w:szCs w:val="24"/>
        </w:rPr>
        <w:instrText xml:space="preserve"> ADDIN ZOTERO_ITEM CSL_CITATION {"citationID":"GFfMoW55","properties":{"formattedCitation":"(Shafir et al., 2016)","plainCitation":"(Shafir et al., 2016)","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i.e., Positive and Negative Affect Schedule</w:t>
      </w:r>
      <w:r w:rsidR="00B142E7">
        <w:rPr>
          <w:szCs w:val="24"/>
        </w:rPr>
        <w:t>)</w:t>
      </w:r>
      <w:r w:rsidR="008B7F27">
        <w:rPr>
          <w:szCs w:val="24"/>
        </w:rPr>
        <w:t xml:space="preserve"> </w:t>
      </w:r>
      <w:r w:rsidR="006D4590">
        <w:rPr>
          <w:szCs w:val="24"/>
        </w:rPr>
        <w:fldChar w:fldCharType="begin"/>
      </w:r>
      <w:r w:rsidR="00466715">
        <w:rPr>
          <w:szCs w:val="24"/>
        </w:rPr>
        <w:instrText xml:space="preserve"> ADDIN ZOTERO_ITEM CSL_CITATION {"citationID":"UNFzQnSt","properties":{"formattedCitation":"(Watson et al., 1988; Weiss et al., 2021)","plainCitation":"(Watson et al., 1988; Weiss et al., 2021)","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3235,"uris":["http://zotero.org/users/6239255/items/TLKJQVQT"],"itemData":{"id":323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466715">
        <w:rPr>
          <w:szCs w:val="24"/>
        </w:rPr>
        <w:instrText xml:space="preserve"> ADDIN ZOTERO_ITEM CSL_CITATION {"citationID":"4YVGyocs","properties":{"formattedCitation":"(Lindquist et al., 2012)","plainCitation":"(Lindquist et al., 2012)","noteIndex":0},"citationItems":[{"id":824,"uris":["http://zotero.org/users/6239255/items/5UHANVN6"],"itemData":{"id":8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753C04">
        <w:rPr>
          <w:szCs w:val="24"/>
        </w:rPr>
        <w:instrText xml:space="preserve"> ADDIN ZOTERO_ITEM CSL_CITATION {"citationID":"fB759Csd","properties":{"formattedCitation":"(Lee et al., 2021)","plainCitation":"(Lee et al., 2021)","noteIndex":0},"citationItems":[{"id":21003,"uris":["http://zotero.org/users/6239255/items/4W8KVN9L"],"itemData":{"id":21003,"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C6526E">
        <w:rPr>
          <w:szCs w:val="24"/>
        </w:rPr>
        <w:instrText xml:space="preserve"> ADDIN ZOTERO_ITEM CSL_CITATION {"citationID":"TGs4nlVU","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C6526E">
        <w:rPr>
          <w:szCs w:val="24"/>
        </w:rPr>
        <w:instrText xml:space="preserve"> ADDIN ZOTERO_ITEM CSL_CITATION {"citationID":"34OgUdmm","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Free-response capture, more than discretely categorized self-reports or unipolar scales, may require fewer a priori assumptions from researchers about a participant’s emotional experience, thus reducing unintended researcher influence </w:t>
      </w:r>
      <w:r w:rsidR="00C6526E">
        <w:rPr>
          <w:szCs w:val="24"/>
        </w:rPr>
        <w:fldChar w:fldCharType="begin"/>
      </w:r>
      <w:r w:rsidR="00C6526E">
        <w:rPr>
          <w:szCs w:val="24"/>
        </w:rPr>
        <w:instrText xml:space="preserve"> ADDIN ZOTERO_ITEM CSL_CITATION {"citationID":"yaMhrKki","properties":{"formattedCitation":"(Gendron et al., 2012; Lindquist et al., 2006)","plainCitation":"(Gendron et al., 2012; Lindquist et al., 2006)","noteIndex":0},"citationItems":[{"id":12455,"uris":["http://zotero.org/users/6239255/items/K37HISUA"],"itemData":{"id":12455,"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12456,"uris":["http://zotero.org/users/6239255/items/WSLUHFIR"],"itemData":{"id":12456,"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C6526E">
        <w:rPr>
          <w:szCs w:val="24"/>
        </w:rPr>
        <w:fldChar w:fldCharType="separate"/>
      </w:r>
      <w:r w:rsidR="00C6526E" w:rsidRPr="00AD2081">
        <w:t>(Gendron et al., 2012; Lindquist et al., 2006)</w:t>
      </w:r>
      <w:r w:rsidR="00C6526E">
        <w:rPr>
          <w:szCs w:val="24"/>
        </w:rPr>
        <w:fldChar w:fldCharType="end"/>
      </w:r>
      <w:r w:rsidR="00C6526E">
        <w:rPr>
          <w:szCs w:val="24"/>
        </w:rPr>
        <w:t xml:space="preserve"> and improving generalizability </w:t>
      </w:r>
      <w:r w:rsidR="00C6526E">
        <w:rPr>
          <w:szCs w:val="24"/>
        </w:rPr>
        <w:fldChar w:fldCharType="begin"/>
      </w:r>
      <w:r w:rsidR="00C6526E">
        <w:rPr>
          <w:szCs w:val="24"/>
        </w:rPr>
        <w:instrText xml:space="preserve"> ADDIN ZOTERO_ITEM CSL_CITATION {"citationID":"uLofgFxQ","properties":{"formattedCitation":"(Miller et al., 2019)","plainCitation":"(Miller et al., 2019)","noteIndex":0},"citationItems":[{"id":21004,"uris":["http://zotero.org/users/6239255/items/QN8569FK"],"itemData":{"id":21004,"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C6526E">
        <w:rPr>
          <w:szCs w:val="24"/>
        </w:rPr>
        <w:fldChar w:fldCharType="separate"/>
      </w:r>
      <w:r w:rsidR="00C6526E" w:rsidRPr="00753C04">
        <w:t>(Miller et al., 2019)</w:t>
      </w:r>
      <w:r w:rsidR="00C6526E">
        <w:rPr>
          <w:szCs w:val="24"/>
        </w:rPr>
        <w:fldChar w:fldCharType="end"/>
      </w:r>
      <w:r w:rsidR="00C6526E" w:rsidRPr="006D4590">
        <w:rPr>
          <w:szCs w:val="24"/>
        </w:rPr>
        <w:t>.</w:t>
      </w:r>
    </w:p>
    <w:p w14:paraId="0262DBB1" w14:textId="5B60DAC9" w:rsidR="007538C8" w:rsidRDefault="00CC49B2" w:rsidP="00CC49B2">
      <w:pPr>
        <w:spacing w:after="0" w:line="480" w:lineRule="auto"/>
        <w:ind w:left="0" w:firstLine="720"/>
        <w:rPr>
          <w:szCs w:val="24"/>
        </w:rPr>
      </w:pPr>
      <w:r>
        <w:rPr>
          <w:szCs w:val="24"/>
        </w:rPr>
        <w:lastRenderedPageBreak/>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6374,"uris":["http://zotero.org/users/6239255/items/K8FTP7V9"],"itemData":{"id":6374,"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C178FD">
        <w:t>Colombo et al., 2020; Haines et al., 2016; Heiy &amp; Cheavens,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D6A752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Pr>
          <w:szCs w:val="24"/>
        </w:rPr>
        <w:instrText xml:space="preserve"> ADDIN ZOTERO_ITEM CSL_CITATION {"citationID":"whtZUq01","properties":{"formattedCitation":"(Heiy &amp; Cheavens, 2014; Opitz et al., 2015)","plainCitation":"(Heiy &amp; Cheavens, 2014; Opitz et al., 2015)","dontUpdate":true,"noteIndex":0},"citationItems":[{"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1922,"uris":["http://zotero.org/users/6239255/items/R2UI7CUE"],"itemData":{"id":11922,"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20396,"uris":["http://zotero.org/users/6239255/items/NELG327Q"],"itemData":{"id":20396,"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11914,"uris":["http://zotero.org/users/6239255/items/TZ6NPRN8"],"itemData":{"id":11914,"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6656,"uris":["http://zotero.org/users/6239255/items/J8Z2UTBY"],"itemData":{"id":6656,"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3487,"uris":["http://zotero.org/users/6239255/items/52PC4KHK"],"itemData":{"id":3487,"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12028,"uris":["http://zotero.org/users/6239255/items/BVARTXSH"],"itemData":{"id":12028,"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12030,"uris":["http://zotero.org/users/6239255/items/BMYLI2FZ"],"itemData":{"id":12030,"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Pr>
          <w:szCs w:val="24"/>
        </w:rPr>
        <w:instrText xml:space="preserve"> ADDIN ZOTERO_ITEM CSL_CITATION {"citationID":"vyvolPgF","properties":{"formattedCitation":"(Draheim et al., 2022)","plainCitation":"(Draheim et al., 2022)","noteIndex":0},"citationItems":[{"id":12032,"uris":["http://zotero.org/users/6239255/items/R5A276HG"],"itemData":{"id":12032,"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Pr>
          <w:szCs w:val="24"/>
        </w:rPr>
        <w:instrText xml:space="preserve"> ADDIN ZOTERO_ITEM CSL_CITATION {"citationID":"vOX0wxHd","properties":{"formattedCitation":"(Christou-Champi et al., 2015; Koole et al., 2015; Norem, 2008)","plainCitation":"(Christou-Champi et al., 2015; Koole et al., 2015; Norem, 2008)","noteIndex":0},"citationItems":[{"id":6868,"uris":["http://zotero.org/users/6239255/items/ULN3WPGZ"],"itemData":{"id":686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11902,"uris":["http://zotero.org/users/6239255/items/DLSTWMJV"],"itemData":{"id":11902,"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11907,"uris":["http://zotero.org/users/6239255/items/3BZE6XJ7"],"itemData":{"id":11907,"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w:t>
      </w:r>
      <w:r w:rsidR="00FD702A">
        <w:rPr>
          <w:szCs w:val="24"/>
        </w:rPr>
        <w:lastRenderedPageBreak/>
        <w:t>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Pr>
          <w:szCs w:val="24"/>
        </w:rPr>
        <w:instrText xml:space="preserve"> ADDIN ZOTERO_ITEM CSL_CITATION {"citationID":"oEFo7b3F","properties":{"formattedCitation":"(Hannan &amp; Orcutt, 2020)","plainCitation":"(Hannan &amp; Orcutt, 2020)","noteIndex":0},"citationItems":[{"id":3596,"uris":["http://zotero.org/users/6239255/items/8IY476KZ"],"itemData":{"id":359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Pr>
          <w:szCs w:val="24"/>
        </w:rPr>
        <w:instrText xml:space="preserve"> ADDIN ZOTERO_ITEM CSL_CITATION {"citationID":"bxBDME9I","properties":{"formattedCitation":"(Specker &amp; Nickerson, 2022)","plainCitation":"(Specker &amp; Nickerson, 2022)","noteIndex":0},"citationItems":[{"id":3455,"uris":["http://zotero.org/users/6239255/items/M2N664GJ"],"itemData":{"id":3455,"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D2D4EC6"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466715">
        <w:rPr>
          <w:szCs w:val="24"/>
        </w:rPr>
        <w:instrText xml:space="preserve"> ADDIN ZOTERO_ITEM CSL_CITATION {"citationID":"fvj8aTn8","properties":{"formattedCitation":"(Matthews et al., 2021)","plainCitation":"(Matthews et al., 2021)","noteIndex":0},"citationItems":[{"id":11888,"uris":["http://zotero.org/users/6239255/items/ATWZDPBA"],"itemData":{"id":11888,"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B42FE6">
        <w:rPr>
          <w:szCs w:val="24"/>
        </w:rPr>
        <w:t>)</w:t>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466715">
        <w:rPr>
          <w:szCs w:val="24"/>
        </w:rPr>
        <w:instrText xml:space="preserve"> ADDIN ZOTERO_ITEM CSL_CITATION {"citationID":"jEHro85z","properties":{"formattedCitation":"(Clasen, 2019; Stasiak et al., 2023; Tashjian et al., 2022)","plainCitation":"(Clasen, 2019; Stasiak et al., 2023;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1BFDB235" w:rsidR="00A315ED" w:rsidRDefault="004E6FCA" w:rsidP="006D4590">
      <w:pPr>
        <w:spacing w:after="0" w:line="480" w:lineRule="auto"/>
        <w:ind w:left="0" w:firstLine="720"/>
        <w:rPr>
          <w:szCs w:val="24"/>
        </w:rPr>
      </w:pPr>
      <w:r w:rsidRPr="004E6FCA">
        <w:rPr>
          <w:szCs w:val="24"/>
        </w:rPr>
        <w:lastRenderedPageBreak/>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Experiment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1A0AC609" w:rsidR="00A315ED" w:rsidRDefault="007B651D" w:rsidP="006D4590">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4E6FCA" w:rsidRPr="004E6FCA">
        <w:rPr>
          <w:szCs w:val="24"/>
        </w:rPr>
        <w:t>Experiment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 xml:space="preserve">. </w:t>
      </w:r>
      <w:r w:rsidR="002013C5">
        <w:rPr>
          <w:szCs w:val="24"/>
        </w:rPr>
        <w:t>We did observe the canonical association between emotional intensity and regulatory strategy selection with this design</w:t>
      </w:r>
      <w:r w:rsidR="00396CB3">
        <w:rPr>
          <w:szCs w:val="24"/>
        </w:rPr>
        <w:t>. H</w:t>
      </w:r>
      <w:r w:rsidR="00CB54A4">
        <w:rPr>
          <w:szCs w:val="24"/>
        </w:rPr>
        <w:t xml:space="preserve">owever, </w:t>
      </w:r>
      <w:r w:rsidR="009C319B">
        <w:rPr>
          <w:szCs w:val="24"/>
        </w:rPr>
        <w:t>many study design differences between Studies 1 and 2 limited our ability to draw conclusions</w:t>
      </w:r>
      <w:r w:rsidR="002013C5">
        <w:rPr>
          <w:szCs w:val="24"/>
        </w:rPr>
        <w:t>.</w:t>
      </w:r>
      <w:r w:rsidR="00CB54A4">
        <w:rPr>
          <w:szCs w:val="24"/>
        </w:rPr>
        <w:t xml:space="preserve"> </w:t>
      </w:r>
    </w:p>
    <w:p w14:paraId="50D40366" w14:textId="6433D157" w:rsidR="00A315ED" w:rsidRDefault="00CB54A4" w:rsidP="00C6526E">
      <w:pPr>
        <w:spacing w:after="0" w:line="480" w:lineRule="auto"/>
        <w:ind w:left="0" w:firstLine="720"/>
        <w:rPr>
          <w:b/>
          <w:szCs w:val="24"/>
        </w:rPr>
      </w:pPr>
      <w:r>
        <w:rPr>
          <w:szCs w:val="24"/>
        </w:rPr>
        <w:t>Study 3 tasked untrained participants with watching videos of varying negative intensity and</w:t>
      </w:r>
      <w:r w:rsidR="00DF0574">
        <w:rPr>
          <w:szCs w:val="24"/>
        </w:rPr>
        <w:t xml:space="preserve"> subsequently</w:t>
      </w:r>
      <w:r>
        <w:rPr>
          <w:szCs w:val="24"/>
        </w:rPr>
        <w:t xml:space="preserve"> either reporting the regulatory strategies that they </w:t>
      </w:r>
      <w:r w:rsidR="00DF0574">
        <w:rPr>
          <w:szCs w:val="24"/>
        </w:rPr>
        <w:t xml:space="preserve">used (experiencing) or the </w:t>
      </w:r>
      <w:r w:rsidR="00DF0574">
        <w:rPr>
          <w:szCs w:val="24"/>
        </w:rPr>
        <w:lastRenderedPageBreak/>
        <w:t xml:space="preserve">strategies that they predict might be used (forecasting) to downregulate their negative emotions. </w:t>
      </w:r>
      <w:r w:rsidR="00795CB8">
        <w:rPr>
          <w:szCs w:val="24"/>
        </w:rPr>
        <w:t>For both forecasters and experience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67AC58F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w:t>
      </w:r>
      <w:proofErr w:type="spellStart"/>
      <w:r w:rsidRPr="008C7178">
        <w:rPr>
          <w:szCs w:val="24"/>
        </w:rPr>
        <w:t>valenced</w:t>
      </w:r>
      <w:proofErr w:type="spellEnd"/>
      <w:r w:rsidRPr="008C7178">
        <w:rPr>
          <w:szCs w:val="24"/>
        </w:rPr>
        <w:t xml:space="preserve"> events was associated with the likelihood of using a low-effort or high-effort regulatory strategy in a</w:t>
      </w:r>
      <w:r w:rsidR="00C6526E">
        <w:rPr>
          <w:szCs w:val="24"/>
        </w:rPr>
        <w:t xml:space="preserve"> dynamic, feature-rich</w:t>
      </w:r>
      <w:r>
        <w:rPr>
          <w:szCs w:val="24"/>
        </w:rPr>
        <w:t xml:space="preserve">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1346A32"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w:t>
      </w:r>
      <w:r>
        <w:rPr>
          <w:szCs w:val="24"/>
        </w:rPr>
        <w:lastRenderedPageBreak/>
        <w:t xml:space="preserve">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 xml:space="preserve">for this pilot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466715">
        <w:rPr>
          <w:szCs w:val="24"/>
        </w:rPr>
        <w:instrText xml:space="preserve"> ADDIN ZOTERO_ITEM CSL_CITATION {"citationID":"foFvEHaP","properties":{"formattedCitation":"(Zhang &amp; Mai, 2019)","plainCitation":"(Zhang &amp; Mai, 2019)","noteIndex":0},"citationItems":[{"id":11889,"uris":["http://zotero.org/users/6239255/items/ZZWQMEGF"],"itemData":{"id":11889,"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466715">
        <w:rPr>
          <w:szCs w:val="24"/>
        </w:rPr>
        <w:instrText xml:space="preserve"> ADDIN ZOTERO_ITEM CSL_CITATION {"citationID":"e0E3Vmtf","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5"/>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Experiment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466715">
        <w:rPr>
          <w:szCs w:val="24"/>
        </w:rPr>
        <w:instrText xml:space="preserve"> ADDIN ZOTERO_ITEM CSL_CITATION {"citationID":"dwhrqZJv","properties":{"formattedCitation":"(Green &amp; MacLeod, 2016)","plainCitation":"(Green &amp; MacLeod, 2016)","noteIndex":0},"citationItems":[{"id":3408,"uris":["http://zotero.org/users/6239255/items/ZPAKLKW2"],"itemData":{"id":3408,"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w:t>
      </w:r>
      <w:proofErr w:type="gramStart"/>
      <w:r w:rsidR="00134823">
        <w:rPr>
          <w:szCs w:val="24"/>
        </w:rPr>
        <w:t>needs</w:t>
      </w:r>
      <w:proofErr w:type="gramEnd"/>
      <w:r w:rsidR="00134823">
        <w:rPr>
          <w:szCs w:val="24"/>
        </w:rPr>
        <w:t xml:space="preserve">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lastRenderedPageBreak/>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1D4425D8"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w:lastRenderedPageBreak/>
        <mc:AlternateContent>
          <mc:Choice Requires="wpg">
            <w:drawing>
              <wp:anchor distT="0" distB="0" distL="114300" distR="114300" simplePos="0" relativeHeight="251649024" behindDoc="0" locked="0" layoutInCell="1" allowOverlap="1" wp14:anchorId="4A7C07EB" wp14:editId="153045C2">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20"/>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49024;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30C6871E"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21"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79497EF"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w:t>
      </w:r>
      <w:r w:rsidR="00DF1FB0">
        <w:rPr>
          <w:szCs w:val="24"/>
        </w:rPr>
        <w:t xml:space="preserve"> to</w:t>
      </w:r>
      <w:r w:rsidR="00F63EDD">
        <w:rPr>
          <w:szCs w:val="24"/>
        </w:rPr>
        <w:t xml:space="preserve">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w:t>
      </w:r>
      <w:r w:rsidR="00F63EDD">
        <w:rPr>
          <w:szCs w:val="24"/>
        </w:rPr>
        <w:lastRenderedPageBreak/>
        <w:t xml:space="preserve">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466715">
        <w:rPr>
          <w:szCs w:val="24"/>
        </w:rPr>
        <w:instrText xml:space="preserve"> ADDIN ZOTERO_ITEM CSL_CITATION {"citationID":"TBHLCztG","properties":{"formattedCitation":"(Bowden &amp; Jung-Beeman, 2003)","plainCitation":"(Bowden &amp; Jung-Beeman, 2003)","noteIndex":0},"citationItems":[{"id":11898,"uris":["http://zotero.org/users/6239255/items/XQ27RH66"],"itemData":{"id":11898,"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D23B1E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w:t>
      </w:r>
      <w:r w:rsidR="00F01730">
        <w:rPr>
          <w:szCs w:val="24"/>
        </w:rPr>
        <w:lastRenderedPageBreak/>
        <w:t xml:space="preserve">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5BC91F9D"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466715">
        <w:rPr>
          <w:i/>
          <w:szCs w:val="24"/>
        </w:rPr>
        <w:instrText xml:space="preserve"> ADDIN ZOTERO_ITEM CSL_CITATION {"citationID":"MOvJ0DZA","properties":{"formattedCitation":"(Colombo et al., 2020; Shahane et al., 2023)","plainCitation":"(Colombo et al., 2020; Shahane et al., 2023)","dontUpdate":true,"noteIndex":0},"citationItems":[{"id":3401,"uris":["http://zotero.org/users/6239255/items/2UPMTVDP"],"itemData":{"id":3401,"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2427,"uris":["http://zotero.org/users/6239255/items/Z6JHWD89"],"itemData":{"id":12427,"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466715">
        <w:rPr>
          <w:szCs w:val="24"/>
        </w:rPr>
        <w:instrText xml:space="preserve"> ADDIN ZOTERO_ITEM CSL_CITATION {"citationID":"EFMiGbWL","properties":{"formattedCitation":"(Stone et al., 2003)","plainCitation":"(Stone et al., 2003)","noteIndex":0},"citationItems":[{"id":12159,"uris":["http://zotero.org/users/6239255/items/94N2NXC8"],"itemData":{"id":12159,"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 xml:space="preserve">the use of such technology during exposure would </w:t>
      </w:r>
      <w:r w:rsidR="00BF7DA9">
        <w:rPr>
          <w:szCs w:val="24"/>
        </w:rPr>
        <w:lastRenderedPageBreak/>
        <w:t>violate the immersive, high-intensity nature of the context</w:t>
      </w:r>
      <w:r w:rsidR="002E518D">
        <w:rPr>
          <w:szCs w:val="24"/>
        </w:rPr>
        <w:t xml:space="preserve"> </w:t>
      </w:r>
      <w:r w:rsidR="002E518D">
        <w:rPr>
          <w:szCs w:val="24"/>
        </w:rPr>
        <w:fldChar w:fldCharType="begin"/>
      </w:r>
      <w:r w:rsidR="00466715">
        <w:rPr>
          <w:szCs w:val="24"/>
        </w:rPr>
        <w:instrText xml:space="preserve"> ADDIN ZOTERO_ITEM CSL_CITATION {"citationID":"2tsJwVYY","properties":{"formattedCitation":"(Shiffman et al., 2008)","plainCitation":"(Shiffman et al., 2008)","noteIndex":0},"citationItems":[{"id":12160,"uris":["http://zotero.org/users/6239255/items/6AD3ZT4N"],"itemData":{"id":12160,"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466715">
        <w:rPr>
          <w:szCs w:val="24"/>
        </w:rPr>
        <w:instrText xml:space="preserve"> ADDIN ZOTERO_ITEM CSL_CITATION {"citationID":"JH3zIoaS","properties":{"formattedCitation":"(Diamond et al., 2020)","plainCitation":"(Diamond et al., 2020)","noteIndex":0},"citationItems":[{"id":20392,"uris":["http://zotero.org/users/6239255/items/JGZGFFDH"],"itemData":{"id":20392,"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6"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72F2450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w:t>
      </w:r>
      <w:r>
        <w:rPr>
          <w:szCs w:val="24"/>
        </w:rPr>
        <w:lastRenderedPageBreak/>
        <w:t xml:space="preserve">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466715">
        <w:rPr>
          <w:szCs w:val="24"/>
        </w:rPr>
        <w:instrText xml:space="preserve"> ADDIN ZOTERO_ITEM CSL_CITATION {"citationID":"LqjL0JTv","properties":{"formattedCitation":"(Gross, 1998, 2002)","plainCitation":"(Gross, 1998, 2002)","noteIndex":0},"citationItems":[{"id":4320,"uris":["http://zotero.org/users/6239255/items/KVQCAXMN"],"itemData":{"id":4320,"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803,"uris":["http://zotero.org/users/6239255/items/U6YN5C6Q"],"itemData":{"id":803,"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466715">
        <w:rPr>
          <w:szCs w:val="24"/>
        </w:rPr>
        <w:instrText xml:space="preserve"> ADDIN ZOTERO_ITEM CSL_CITATION {"citationID":"jg4LPbVp","properties":{"formattedCitation":"(Shafir et al., 2016; Sheppes et al., 2011)","plainCitation":"(Shafir et al., 2016; Sheppes et al., 2011)","noteIndex":0},"citationItems":[{"id":3189,"uris":["http://zotero.org/users/6239255/items/VXIIHLST"],"itemData":{"id":3189,"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collected during piloting</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22291DE"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ilot</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w:t>
      </w:r>
      <w:r w:rsidR="00DC1D9A">
        <w:rPr>
          <w:szCs w:val="24"/>
        </w:rPr>
        <w:lastRenderedPageBreak/>
        <w:t xml:space="preserve">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629F2E22"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466715">
        <w:rPr>
          <w:szCs w:val="24"/>
        </w:rPr>
        <w:instrText xml:space="preserve"> ADDIN ZOTERO_ITEM CSL_CITATION {"citationID":"HnGui7b0","properties":{"formattedCitation":"(Mohammad, 2018)","plainCitation":"(Mohammad, 2018)","noteIndex":0},"citationItems":[{"id":11940,"uris":["http://zotero.org/users/6239255/items/564VCCHQ"],"itemData":{"id":11940,"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6C2D27C8"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466715">
        <w:rPr>
          <w:szCs w:val="24"/>
        </w:rPr>
        <w:instrText xml:space="preserve"> ADDIN ZOTERO_ITEM CSL_CITATION {"citationID":"9YLfZvIQ","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466715">
        <w:rPr>
          <w:szCs w:val="24"/>
        </w:rPr>
        <w:instrText xml:space="preserve"> ADDIN ZOTERO_ITEM CSL_CITATION {"citationID":"9E0z0hZ0","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w:t>
      </w:r>
      <w:r w:rsidR="00AE7341">
        <w:rPr>
          <w:szCs w:val="24"/>
        </w:rPr>
        <w:lastRenderedPageBreak/>
        <w:t>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76672" behindDoc="0" locked="0" layoutInCell="1" allowOverlap="1" wp14:anchorId="74E00807" wp14:editId="29AE4A39">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w:t>
                                </w:r>
                                <w:proofErr w:type="gramStart"/>
                                <w:r>
                                  <w:rPr>
                                    <w:rFonts w:ascii="Calibri" w:eastAsia="Calibri" w:hAnsi="Calibri" w:cs="Calibri"/>
                                    <w:bCs/>
                                    <w:sz w:val="20"/>
                                  </w:rPr>
                                  <w:t>illustrating:</w:t>
                                </w:r>
                                <w:proofErr w:type="gramEnd"/>
                                <w:r>
                                  <w:rPr>
                                    <w:rFonts w:ascii="Calibri" w:eastAsia="Calibri" w:hAnsi="Calibri" w:cs="Calibri"/>
                                    <w:bCs/>
                                    <w:sz w:val="20"/>
                                  </w:rPr>
                                  <w:t xml:space="preserve">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76672"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F96A0A8"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w:t>
                          </w:r>
                          <w:proofErr w:type="gramStart"/>
                          <w:r>
                            <w:rPr>
                              <w:rFonts w:ascii="Calibri" w:eastAsia="Calibri" w:hAnsi="Calibri" w:cs="Calibri"/>
                              <w:bCs/>
                              <w:sz w:val="20"/>
                            </w:rPr>
                            <w:t>illustrating:</w:t>
                          </w:r>
                          <w:proofErr w:type="gramEnd"/>
                          <w:r>
                            <w:rPr>
                              <w:rFonts w:ascii="Calibri" w:eastAsia="Calibri" w:hAnsi="Calibri" w:cs="Calibri"/>
                              <w:bCs/>
                              <w:sz w:val="20"/>
                            </w:rPr>
                            <w:t xml:space="preserve"> </w:t>
                          </w:r>
                          <w:r w:rsidRPr="00BE73D6">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Pr="00BE73D6">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 xml:space="preserve">and motivations to </w:t>
      </w:r>
      <w:r w:rsidR="0075725E">
        <w:rPr>
          <w:bCs/>
          <w:szCs w:val="24"/>
        </w:rPr>
        <w:lastRenderedPageBreak/>
        <w:t>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7"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7"/>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4D753BB6"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 xml:space="preserve">Within the pilot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w:t>
      </w:r>
      <w:r w:rsidR="00D124F4">
        <w:rPr>
          <w:bCs/>
          <w:szCs w:val="24"/>
        </w:rPr>
        <w:lastRenderedPageBreak/>
        <w:t xml:space="preserve">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375B68EE"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78720" behindDoc="0" locked="0" layoutInCell="1" allowOverlap="1" wp14:anchorId="4803ED69" wp14:editId="1E622C79">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1.45pt;margin-top:19.2pt;width:472.45pt;height:442.85pt;z-index:251678720;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0756B661"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466715">
        <w:rPr>
          <w:bCs/>
          <w:szCs w:val="24"/>
        </w:rPr>
        <w:instrText xml:space="preserve"> ADDIN ZOTERO_ITEM CSL_CITATION {"citationID":"JxunO7xU","properties":{"formattedCitation":"(Dorman Ilan et al., 2019)","plainCitation":"(Dorman Ilan et al., 2019)","noteIndex":0},"citationItems":[{"id":869,"uris":["http://zotero.org/users/6239255/items/L53SNUG2"],"itemData":{"id":86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its replication beyond lab settings has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9C0B1F">
        <w:rPr>
          <w:bCs/>
          <w:szCs w:val="24"/>
        </w:rPr>
        <w:t>, as assessed by the RAT tes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lastRenderedPageBreak/>
        <w:t>even when adjusting for baseline cognitive load, as assessed both prior to exposure and one-week later</w:t>
      </w:r>
      <w:r>
        <w:rPr>
          <w:bCs/>
          <w:szCs w:val="24"/>
        </w:rPr>
        <w:t>.</w:t>
      </w:r>
    </w:p>
    <w:p w14:paraId="59073843" w14:textId="2175C40B"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466715">
        <w:rPr>
          <w:bCs/>
          <w:szCs w:val="24"/>
        </w:rPr>
        <w:instrText xml:space="preserve"> ADDIN ZOTERO_ITEM CSL_CITATION {"citationID":"Xocunk5q","properties":{"formattedCitation":"(Denny et al., 2014)","plainCitation":"(Denny et al., 2014)","noteIndex":0},"citationItems":[{"id":7064,"uris":["http://zotero.org/users/6239255/items/SHNBSNW9"],"itemData":{"id":706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466715">
        <w:rPr>
          <w:bCs/>
          <w:szCs w:val="24"/>
        </w:rPr>
        <w:instrText xml:space="preserve"> ADDIN ZOTERO_ITEM CSL_CITATION {"citationID":"mIL9LwmK","properties":{"formattedCitation":"(Tamir, 2016)","plainCitation":"(Tamir, 2016)","noteIndex":0},"citationItems":[{"id":3451,"uris":["http://zotero.org/users/6239255/items/87I2Q5BQ"],"itemData":{"id":3451,"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466715">
        <w:rPr>
          <w:bCs/>
          <w:szCs w:val="24"/>
        </w:rPr>
        <w:instrText xml:space="preserve"> ADDIN ZOTERO_ITEM CSL_CITATION {"citationID":"cvXKJQpk","properties":{"formattedCitation":"(Argyriou &amp; Lee, 2020)","plainCitation":"(Argyriou &amp; Lee, 2020)","noteIndex":0},"citationItems":[{"id":8375,"uris":["http://zotero.org/users/6239255/items/PXBP8UL8"],"itemData":{"id":8375,"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sidR="00466715">
        <w:rPr>
          <w:bCs/>
          <w:szCs w:val="24"/>
        </w:rPr>
        <w:instrText xml:space="preserve"> ADDIN ZOTERO_ITEM CSL_CITATION {"citationID":"KSGE5xIE","properties":{"formattedCitation":"(McRae et al., 2008)","plainCitation":"(McRae et al., 2008)","noteIndex":0},"citationItems":[{"id":7792,"uris":["http://zotero.org/users/6239255/items/LDXUXAFD"],"itemData":{"id":7792,"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466715">
        <w:rPr>
          <w:bCs/>
          <w:szCs w:val="24"/>
        </w:rPr>
        <w:instrText xml:space="preserve"> ADDIN ZOTERO_ITEM CSL_CITATION {"citationID":"rW9wpsrF","properties":{"formattedCitation":"(Blanchard-Fields et al., 2004)","plainCitation":"(Blanchard-Fields et al., 2004)","noteIndex":0},"citationItems":[{"id":12454,"uris":["http://zotero.org/users/6239255/items/MMRW8MTN"],"itemData":{"id":12454,"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466715">
        <w:rPr>
          <w:bCs/>
          <w:szCs w:val="24"/>
        </w:rPr>
        <w:instrText xml:space="preserve"> ADDIN ZOTERO_ITEM CSL_CITATION {"citationID":"REk9Ex04","properties":{"formattedCitation":"(Aldao et al., 2010)","plainCitation":"(Aldao et al., 2010)","noteIndex":0},"citationItems":[{"id":11946,"uris":["http://zotero.org/users/6239255/items/7PJ2MECG"],"itemData":{"id":11946,"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sidR="00466715">
        <w:rPr>
          <w:bCs/>
          <w:szCs w:val="24"/>
        </w:rPr>
        <w:instrText xml:space="preserve"> ADDIN ZOTERO_ITEM CSL_CITATION {"citationID":"6quLRYpj","properties":{"formattedCitation":"(Gross &amp; John, 2003)","plainCitation":"(Gross &amp; John, 2003)","noteIndex":0},"citationItems":[{"id":4264,"uris":["http://zotero.org/users/6239255/items/P9VEKZLF"],"itemData":{"id":4264,"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48D55524"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sex</w:t>
      </w:r>
      <w:r>
        <w:rPr>
          <w:bCs/>
          <w:szCs w:val="24"/>
        </w:rPr>
        <w:t xml:space="preserve"> (t(73) = 1.54,</w:t>
      </w:r>
      <w:r w:rsidR="0022476E">
        <w:rPr>
          <w:bCs/>
          <w:szCs w:val="24"/>
        </w:rPr>
        <w:t xml:space="preserve"> </w:t>
      </w:r>
      <w:r w:rsidR="0022476E">
        <w:rPr>
          <w:bCs/>
          <w:i/>
          <w:iCs/>
          <w:szCs w:val="24"/>
        </w:rPr>
        <w:t xml:space="preserve">95% </w:t>
      </w:r>
      <w:r w:rsidR="0022476E">
        <w:rPr>
          <w:bCs/>
          <w:i/>
          <w:iCs/>
          <w:szCs w:val="24"/>
        </w:rPr>
        <w:lastRenderedPageBreak/>
        <w:t>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77777777"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466715">
        <w:rPr>
          <w:szCs w:val="24"/>
        </w:rPr>
        <w:instrText xml:space="preserve"> ADDIN ZOTERO_ITEM CSL_CITATION {"citationID":"yrRNPrrA","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095A780C" w:rsidR="007335E6" w:rsidRDefault="007335E6" w:rsidP="007335E6">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466715">
        <w:rPr>
          <w:szCs w:val="24"/>
        </w:rPr>
        <w:instrText xml:space="preserve"> ADDIN ZOTERO_ITEM CSL_CITATION {"citationID":"v6Ia3tmW","properties":{"formattedCitation":"(Sheppes et al., 2011)","plainCitation":"(Sheppes et al., 2011)","noteIndex":0},"citationItems":[{"id":788,"uris":["http://zotero.org/users/6239255/items/9CJBAWJC"],"itemData":{"id":788,"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eppes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12512" behindDoc="0" locked="0" layoutInCell="1" allowOverlap="1" wp14:anchorId="08E487E8" wp14:editId="6EDCF5C5">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12512"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35996FF9" w:rsidR="00654027" w:rsidRDefault="00B720B2" w:rsidP="00EB6E76">
      <w:pPr>
        <w:spacing w:after="160" w:line="259" w:lineRule="auto"/>
        <w:ind w:left="0" w:firstLine="0"/>
        <w:rPr>
          <w:b/>
          <w:szCs w:val="24"/>
        </w:rPr>
      </w:pPr>
      <w:r w:rsidRPr="008C7178">
        <w:rPr>
          <w:b/>
          <w:szCs w:val="24"/>
        </w:rPr>
        <w:t xml:space="preserve">EXPERIMENT </w:t>
      </w:r>
      <w:r w:rsidR="00876B93">
        <w:rPr>
          <w:b/>
          <w:szCs w:val="24"/>
        </w:rPr>
        <w:t>2</w:t>
      </w:r>
      <w:r w:rsidRPr="008C7178">
        <w:rPr>
          <w:b/>
          <w:szCs w:val="24"/>
        </w:rPr>
        <w:t xml:space="preserve"> </w:t>
      </w:r>
      <w:r w:rsidR="00D03243">
        <w:rPr>
          <w:b/>
          <w:szCs w:val="24"/>
        </w:rPr>
        <w:t>METHODS</w:t>
      </w:r>
    </w:p>
    <w:p w14:paraId="5F906E6B" w14:textId="6233623F"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multimodal experience.</w:t>
      </w:r>
      <w:r w:rsidR="00B720B2" w:rsidRPr="008C7178">
        <w:rPr>
          <w:szCs w:val="24"/>
        </w:rPr>
        <w:t xml:space="preserve"> </w:t>
      </w:r>
      <w:r>
        <w:rPr>
          <w:szCs w:val="24"/>
        </w:rPr>
        <w:t>W</w:t>
      </w:r>
      <w:r w:rsidR="002C6E4D">
        <w:rPr>
          <w:szCs w:val="24"/>
        </w:rPr>
        <w:t xml:space="preserve">e </w:t>
      </w:r>
      <w:r w:rsidR="002C6E4D">
        <w:rPr>
          <w:szCs w:val="24"/>
        </w:rPr>
        <w:lastRenderedPageBreak/>
        <w:t xml:space="preserve">hypothesized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230C8893"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w:t>
      </w:r>
      <w:r w:rsidR="00183114">
        <w:rPr>
          <w:szCs w:val="24"/>
        </w:rPr>
        <w:t>simulating (i.e., forecasting) self-regulation</w:t>
      </w:r>
      <w:r w:rsidR="00C21522">
        <w:rPr>
          <w:szCs w:val="24"/>
        </w:rPr>
        <w:t xml:space="preserve"> and participants </w:t>
      </w:r>
      <w:r w:rsidR="00183114">
        <w:rPr>
          <w:szCs w:val="24"/>
        </w:rPr>
        <w:t>performing (i.e., experienc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 Experiment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ilot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w:t>
      </w:r>
      <w:proofErr w:type="gramStart"/>
      <w:r w:rsidR="00B7719A">
        <w:rPr>
          <w:szCs w:val="24"/>
        </w:rPr>
        <w:t xml:space="preserve">used, </w:t>
      </w:r>
      <w:r>
        <w:rPr>
          <w:szCs w:val="24"/>
        </w:rPr>
        <w:t xml:space="preserve"> and</w:t>
      </w:r>
      <w:proofErr w:type="gramEnd"/>
      <w:r>
        <w:rPr>
          <w:szCs w:val="24"/>
        </w:rPr>
        <w:t xml:space="preserve">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32E04113"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w:t>
      </w:r>
      <w:r w:rsidR="00D91A6A">
        <w:rPr>
          <w:szCs w:val="24"/>
        </w:rPr>
        <w:lastRenderedPageBreak/>
        <w:t xml:space="preserve">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2B2C5919"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xml:space="preserve">, for reappraisal and distraction </w:t>
      </w:r>
      <w:r w:rsidR="00D729E1">
        <w:rPr>
          <w:szCs w:val="24"/>
        </w:rPr>
        <w:lastRenderedPageBreak/>
        <w:t>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experiencer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61312" behindDoc="0" locked="0" layoutInCell="1" allowOverlap="1" wp14:anchorId="3E00D8DE" wp14:editId="6374E4ED">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5" style="position:absolute;left:0;text-align:left;margin-left:0;margin-top:332.75pt;width:507.1pt;height:314.9pt;z-index:251661312;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BQx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x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e&#10;0BQx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0DDFD37"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 o:spid="_x0000_s104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r w:rsidR="00793BCC">
        <w:rPr>
          <w:szCs w:val="24"/>
        </w:rPr>
        <w:t>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w:t>
      </w:r>
      <w:r w:rsidR="009F52D2">
        <w:rPr>
          <w:szCs w:val="24"/>
        </w:rPr>
        <w:lastRenderedPageBreak/>
        <w:t>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2C946208"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466715">
        <w:rPr>
          <w:szCs w:val="24"/>
        </w:rPr>
        <w:instrText xml:space="preserve"> ADDIN ZOTERO_ITEM CSL_CITATION {"citationID":"ZvSvGNIu","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466715">
        <w:rPr>
          <w:szCs w:val="24"/>
        </w:rPr>
        <w:instrText xml:space="preserve"> ADDIN ZOTERO_ITEM CSL_CITATION {"citationID":"512dpecX","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62B8AB36"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w:t>
      </w:r>
      <w:proofErr w:type="gramStart"/>
      <w:r w:rsidR="005D3AA4">
        <w:rPr>
          <w:bCs/>
          <w:szCs w:val="24"/>
        </w:rPr>
        <w:t>analyses</w:t>
      </w:r>
      <w:proofErr w:type="gramEnd"/>
      <w:r w:rsidR="005D3AA4">
        <w:rPr>
          <w:bCs/>
          <w:szCs w:val="24"/>
        </w:rPr>
        <w:t xml:space="preserve"> aimed to determine whether relevant trait differences existed between the online sample of participants and the participants who experienced the haunted house</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BE73D6">
        <w:rPr>
          <w:bCs/>
          <w:i/>
          <w:iCs/>
          <w:szCs w:val="24"/>
        </w:rPr>
        <w:t>x</w:t>
      </w:r>
      <w:r w:rsidR="00A62570" w:rsidRPr="00BE73D6">
        <w:rPr>
          <w:bCs/>
          <w:i/>
          <w:iCs/>
          <w:szCs w:val="24"/>
          <w:vertAlign w:val="subscript"/>
        </w:rPr>
        <w:t>pilot</w:t>
      </w:r>
      <w:proofErr w:type="spellEnd"/>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A62570" w:rsidRPr="00BE73D6">
        <w:rPr>
          <w:bCs/>
          <w:i/>
          <w:iCs/>
          <w:szCs w:val="24"/>
          <w:vertAlign w:val="subscript"/>
        </w:rPr>
        <w:t>exp2</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BE73D6">
        <w:rPr>
          <w:bCs/>
          <w:i/>
          <w:iCs/>
          <w:szCs w:val="24"/>
        </w:rPr>
        <w:t>x</w:t>
      </w:r>
      <w:r w:rsidR="00A62570" w:rsidRPr="00BE73D6">
        <w:rPr>
          <w:bCs/>
          <w:i/>
          <w:iCs/>
          <w:szCs w:val="24"/>
          <w:vertAlign w:val="subscript"/>
        </w:rPr>
        <w:t>pilot</w:t>
      </w:r>
      <w:proofErr w:type="spellEnd"/>
      <w:r w:rsidR="00A62570" w:rsidRPr="00A62570">
        <w:rPr>
          <w:bCs/>
          <w:szCs w:val="24"/>
        </w:rPr>
        <w:t xml:space="preserve"> = 12.5, </w:t>
      </w:r>
      <w:r w:rsidR="00A62570" w:rsidRPr="00BE73D6">
        <w:rPr>
          <w:bCs/>
          <w:i/>
          <w:iCs/>
          <w:szCs w:val="24"/>
        </w:rPr>
        <w:t>x</w:t>
      </w:r>
      <w:r w:rsidR="00A62570" w:rsidRPr="00BE73D6">
        <w:rPr>
          <w:bCs/>
          <w:i/>
          <w:iCs/>
          <w:szCs w:val="24"/>
          <w:vertAlign w:val="subscript"/>
        </w:rPr>
        <w:t>exp2</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w:t>
      </w:r>
      <w:r w:rsidR="00A62570">
        <w:rPr>
          <w:bCs/>
          <w:szCs w:val="24"/>
        </w:rPr>
        <w:lastRenderedPageBreak/>
        <w:t>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BE73D6">
        <w:rPr>
          <w:bCs/>
          <w:i/>
          <w:iCs/>
          <w:szCs w:val="24"/>
        </w:rPr>
        <w:t>x</w:t>
      </w:r>
      <w:r w:rsidR="00A62570" w:rsidRPr="00BE73D6">
        <w:rPr>
          <w:bCs/>
          <w:i/>
          <w:iCs/>
          <w:szCs w:val="24"/>
          <w:vertAlign w:val="subscript"/>
        </w:rPr>
        <w:t>pilot</w:t>
      </w:r>
      <w:proofErr w:type="spellEnd"/>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r w:rsidR="00A62570" w:rsidRPr="00BE73D6">
        <w:rPr>
          <w:bCs/>
          <w:i/>
          <w:iCs/>
          <w:szCs w:val="24"/>
          <w:vertAlign w:val="subscript"/>
        </w:rPr>
        <w:t>exp</w:t>
      </w:r>
      <w:proofErr w:type="gramEnd"/>
      <w:r w:rsidR="00A62570" w:rsidRPr="00BE73D6">
        <w:rPr>
          <w:bCs/>
          <w:i/>
          <w:iCs/>
          <w:szCs w:val="24"/>
          <w:vertAlign w:val="subscript"/>
        </w:rPr>
        <w:t>2</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 xml:space="preserve">was not possible because it was not administered to pilot participants. </w:t>
      </w:r>
    </w:p>
    <w:p w14:paraId="7669DE8E" w14:textId="23443BD5"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 xml:space="preserve">strategy </w:t>
      </w:r>
      <w:r w:rsidR="00131503">
        <w:rPr>
          <w:szCs w:val="24"/>
        </w:rPr>
        <w:t>forecasts</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p>
    <w:p w14:paraId="1500E9B8" w14:textId="569EEFC8"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xml:space="preserve">, and thus, can be used to determine whether congruency in strategy </w:t>
      </w:r>
      <w:r w:rsidR="00131503">
        <w:t>forecast</w:t>
      </w:r>
      <w:r w:rsidR="00774C33">
        <w:t xml:space="preserve"> and usage between </w:t>
      </w:r>
      <w:r w:rsidR="00183114">
        <w:t xml:space="preserve">those who forecasted </w:t>
      </w:r>
      <w:r w:rsidR="006021D3">
        <w:t>ER</w:t>
      </w:r>
      <w:r w:rsidR="00183114">
        <w:t xml:space="preserve"> </w:t>
      </w:r>
      <w:r w:rsidR="00774C33">
        <w:lastRenderedPageBreak/>
        <w:t xml:space="preserve">and </w:t>
      </w:r>
      <w:r w:rsidR="00183114">
        <w:t>those who experienced it</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w:t>
      </w:r>
      <w:r w:rsidR="00183114">
        <w:t>E</w:t>
      </w:r>
      <w:r w:rsidR="00577985">
        <w:t>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183114">
        <w:t xml:space="preserve">n </w:t>
      </w:r>
      <w:proofErr w:type="spellStart"/>
      <w:r w:rsidR="00183114">
        <w:t>experiencer</w:t>
      </w:r>
      <w:proofErr w:type="spellEnd"/>
      <w:r w:rsidR="00183114">
        <w:t xml:space="preserve"> </w:t>
      </w:r>
      <w:r w:rsidR="00577985">
        <w:t xml:space="preserve">but was selected by </w:t>
      </w:r>
      <w:r w:rsidR="00183114">
        <w:t>forecaster</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ilot observations used distraction)</w:t>
      </w:r>
      <w:r w:rsidR="00774C33">
        <w:t xml:space="preserve"> through the incorporation of a bias parameter. Using this approach</w:t>
      </w:r>
      <w:r>
        <w:t xml:space="preserve">, we found that </w:t>
      </w:r>
      <w:r w:rsidR="00183114">
        <w:t>forecasting</w:t>
      </w:r>
      <w:r>
        <w:t xml:space="preserve"> participants matched </w:t>
      </w:r>
      <w:r w:rsidR="00183114">
        <w:t>the experiences of pilot participants</w:t>
      </w:r>
      <w:r>
        <w:t xml:space="preserve"> in their selection of reappraisal nearly at chance (</w:t>
      </w:r>
      <w:r w:rsidRPr="00BE73D6">
        <w:rPr>
          <w:i/>
          <w:iCs/>
        </w:rPr>
        <w:t>d</w:t>
      </w:r>
      <w:r w:rsidR="0075725E" w:rsidRPr="00BE73D6">
        <w:rPr>
          <w:i/>
          <w:iCs/>
        </w:rPr>
        <w:t>’</w:t>
      </w:r>
      <w:r w:rsidRPr="00BE73D6">
        <w:rPr>
          <w:i/>
          <w:iCs/>
        </w:rPr>
        <w:t xml:space="preserve"> </w:t>
      </w:r>
      <w:r>
        <w:t>= -0.08) but were below chance in matching distraction (</w:t>
      </w:r>
      <w:r w:rsidRPr="00774C33">
        <w:t>d</w:t>
      </w:r>
      <w:r w:rsidR="0075725E">
        <w:t>’</w:t>
      </w:r>
      <w:r>
        <w:t xml:space="preserve"> = -0.41)</w:t>
      </w:r>
      <w:r w:rsidR="00EB0294">
        <w:t xml:space="preserve"> (</w:t>
      </w:r>
      <w:r w:rsidR="00EB0294">
        <w:rPr>
          <w:b/>
          <w:bCs/>
        </w:rPr>
        <w:t xml:space="preserve">Fig. </w:t>
      </w:r>
      <w:r w:rsidR="00372E6A">
        <w:rPr>
          <w:b/>
          <w:bCs/>
        </w:rPr>
        <w:t>6</w:t>
      </w:r>
      <w:r w:rsidR="00EB0294" w:rsidRPr="00EB0294">
        <w:t>)</w:t>
      </w:r>
      <w:r>
        <w:t>. The difference in selection congruency between these strategies was significant as determined by a paired samples t-</w:t>
      </w:r>
      <w:proofErr w:type="gramStart"/>
      <w:r>
        <w:t xml:space="preserve">test </w:t>
      </w:r>
      <w:r w:rsidR="00577985" w:rsidRPr="00577985">
        <w:rPr>
          <w:bCs/>
          <w:szCs w:val="24"/>
        </w:rPr>
        <w:t xml:space="preserve"> (</w:t>
      </w:r>
      <w:proofErr w:type="spellStart"/>
      <w:proofErr w:type="gramEnd"/>
      <w:r w:rsidR="00577985" w:rsidRPr="00BE73D6">
        <w:rPr>
          <w:bCs/>
          <w:i/>
          <w:iCs/>
          <w:szCs w:val="24"/>
        </w:rPr>
        <w:t>x</w:t>
      </w:r>
      <w:r w:rsidRPr="00BE73D6">
        <w:rPr>
          <w:bCs/>
          <w:i/>
          <w:iCs/>
          <w:szCs w:val="24"/>
          <w:vertAlign w:val="subscript"/>
        </w:rPr>
        <w:t>diff</w:t>
      </w:r>
      <w:proofErr w:type="spellEnd"/>
      <w:r w:rsidR="00577985" w:rsidRPr="00BE73D6">
        <w:rPr>
          <w:bCs/>
          <w:i/>
          <w:iCs/>
          <w:szCs w:val="24"/>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Pr>
          <w:bCs/>
          <w:szCs w:val="24"/>
        </w:rPr>
        <w:t>0.313</w:t>
      </w:r>
      <w:r w:rsidR="00577985" w:rsidRPr="00577985">
        <w:rPr>
          <w:bCs/>
          <w:szCs w:val="24"/>
        </w:rPr>
        <w:t xml:space="preserve">, </w:t>
      </w:r>
      <w:r>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w:t>
      </w:r>
      <w:r w:rsidR="00131503">
        <w:rPr>
          <w:bCs/>
          <w:szCs w:val="24"/>
        </w:rPr>
        <w:t>forecast</w:t>
      </w:r>
      <w:r>
        <w:rPr>
          <w:bCs/>
          <w:szCs w:val="24"/>
        </w:rPr>
        <w:t xml:space="preserv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9264" behindDoc="0" locked="0" layoutInCell="1" allowOverlap="1" wp14:anchorId="798C8863" wp14:editId="5314E3D3">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0;margin-top:10.4pt;width:507.1pt;height:408pt;z-index:251659264;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BmQPtS3gAAAAgBAAAPAAAAZHJzL2Rvd25yZXYu&#10;eG1sTI9Ba8JAFITvBf/D8oTe6iaxlZDmRUTanqRQLZTe1uwzCWbfhuyaxH/f9VSPwwwz3+TrybRi&#10;oN41lhHiRQSCuLS64Qrh+/D+lIJwXrFWrWVCuJKDdTF7yFWm7chfNOx9JUIJu0wh1N53mZSurMko&#10;t7AdcfBOtjfKB9lXUvdqDOWmlUkUraRRDYeFWnW0rak87y8G4WNU42YZvw2782l7/T28fP7sYkJ8&#10;nE+bVxCeJv8fhht+QIciMB3thbUTLUI44hGSKPDf3Ch+TkAcEdLlKgVZ5PL+QPEH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b/>
          <w:szCs w:val="24"/>
        </w:rPr>
      </w:pPr>
    </w:p>
    <w:p w14:paraId="7921585A" w14:textId="77777777" w:rsidR="0043784E" w:rsidRDefault="0043784E" w:rsidP="0043784E">
      <w:pPr>
        <w:spacing w:after="160" w:line="259" w:lineRule="auto"/>
        <w:ind w:left="0" w:firstLine="0"/>
        <w:rPr>
          <w:b/>
          <w:szCs w:val="24"/>
        </w:rPr>
      </w:pPr>
    </w:p>
    <w:p w14:paraId="23235465" w14:textId="5EA19D6D" w:rsidR="0043784E" w:rsidRDefault="0043784E" w:rsidP="0043784E">
      <w:pPr>
        <w:spacing w:after="160" w:line="259" w:lineRule="auto"/>
        <w:ind w:left="0" w:firstLine="0"/>
        <w:rPr>
          <w:b/>
          <w:szCs w:val="24"/>
        </w:rPr>
      </w:pPr>
      <w:r w:rsidRPr="008C7178">
        <w:rPr>
          <w:b/>
          <w:szCs w:val="24"/>
        </w:rPr>
        <w:lastRenderedPageBreak/>
        <w:t xml:space="preserve">EXPERIMENT </w:t>
      </w:r>
      <w:r>
        <w:rPr>
          <w:b/>
          <w:szCs w:val="24"/>
        </w:rPr>
        <w:t>3</w:t>
      </w:r>
      <w:r w:rsidRPr="008C7178">
        <w:rPr>
          <w:b/>
          <w:szCs w:val="24"/>
        </w:rPr>
        <w:t xml:space="preserve"> </w:t>
      </w:r>
      <w:r>
        <w:rPr>
          <w:b/>
          <w:szCs w:val="24"/>
        </w:rPr>
        <w:t>METHODS</w:t>
      </w:r>
    </w:p>
    <w:p w14:paraId="7A6A9864" w14:textId="2705B76A"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 haunted house ‘experiencers’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experiments are difficult to compare, though, as </w:t>
      </w:r>
      <w:proofErr w:type="gramStart"/>
      <w:r>
        <w:rPr>
          <w:szCs w:val="24"/>
        </w:rPr>
        <w:t>a number of</w:t>
      </w:r>
      <w:proofErr w:type="gramEnd"/>
      <w:r>
        <w:rPr>
          <w:szCs w:val="24"/>
        </w:rPr>
        <w:t xml:space="preserve"> features differ between the approaches. Participants in Study 1 experienced the haunted house, </w:t>
      </w:r>
      <w:r w:rsidR="002119A8">
        <w:rPr>
          <w:szCs w:val="24"/>
        </w:rPr>
        <w:t xml:space="preserve">were not </w:t>
      </w:r>
      <w:proofErr w:type="gramStart"/>
      <w:r w:rsidR="002119A8">
        <w:rPr>
          <w:szCs w:val="24"/>
        </w:rPr>
        <w:t>trained</w:t>
      </w:r>
      <w:proofErr w:type="gramEnd"/>
      <w:r w:rsidR="002119A8">
        <w:rPr>
          <w:szCs w:val="24"/>
        </w:rPr>
        <w:t xml:space="preserve">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w:t>
      </w:r>
      <w:proofErr w:type="gramStart"/>
      <w:r w:rsidR="002119A8">
        <w:rPr>
          <w:szCs w:val="24"/>
        </w:rPr>
        <w:t>strategies</w:t>
      </w:r>
      <w:proofErr w:type="gramEnd"/>
      <w:r w:rsidR="002119A8">
        <w:rPr>
          <w:szCs w:val="24"/>
        </w:rPr>
        <w:t xml:space="preserve">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 Study 3 attempted to rectify these discrepancies </w:t>
      </w:r>
      <w:proofErr w:type="gramStart"/>
      <w:r w:rsidR="002119A8">
        <w:rPr>
          <w:szCs w:val="24"/>
        </w:rPr>
        <w:t>using  a</w:t>
      </w:r>
      <w:proofErr w:type="gramEnd"/>
      <w:r w:rsidR="002119A8">
        <w:rPr>
          <w:szCs w:val="24"/>
        </w:rPr>
        <w:t xml:space="preserve"> 2 between (condition: forecast v. experience) x 2 within (intensity: low v. high) mixed study design. </w:t>
      </w:r>
      <w:r w:rsidR="0005772E">
        <w:rPr>
          <w:szCs w:val="24"/>
        </w:rPr>
        <w:t>As</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185B90E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7344B0" w:rsidRPr="007344B0">
        <w:rPr>
          <w:szCs w:val="24"/>
        </w:rPr>
        <w:t>experience</w:t>
      </w:r>
      <w:r>
        <w:rPr>
          <w:szCs w:val="24"/>
        </w:rPr>
        <w:t>r”</w:t>
      </w:r>
      <w:r w:rsidR="007344B0" w:rsidRPr="007344B0">
        <w:rPr>
          <w:szCs w:val="24"/>
        </w:rPr>
        <w:t xml:space="preserve"> condition w</w:t>
      </w:r>
      <w:r w:rsidR="007344B0">
        <w:rPr>
          <w:szCs w:val="24"/>
        </w:rPr>
        <w:t>ould</w:t>
      </w:r>
      <w:r w:rsidR="007344B0" w:rsidRPr="007344B0">
        <w:rPr>
          <w:szCs w:val="24"/>
        </w:rPr>
        <w:t xml:space="preserve"> not demonstrate a relationship </w:t>
      </w:r>
      <w:r w:rsidR="007344B0" w:rsidRPr="007344B0">
        <w:rPr>
          <w:szCs w:val="24"/>
        </w:rPr>
        <w:lastRenderedPageBreak/>
        <w:t>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usage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86243F9"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proofErr w:type="gramStart"/>
      <w:r>
        <w:rPr>
          <w:szCs w:val="24"/>
        </w:rPr>
        <w:t>were</w:t>
      </w:r>
      <w:proofErr w:type="gramEnd"/>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xml:space="preserve">”, the average participant response was a 2.95 on a scale from 0 to </w:t>
      </w:r>
      <w:r w:rsidR="00E46207">
        <w:rPr>
          <w:szCs w:val="24"/>
        </w:rPr>
        <w:lastRenderedPageBreak/>
        <w:t>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1E616589" w:rsidR="0043784E" w:rsidRDefault="0043784E" w:rsidP="0043784E">
      <w:pPr>
        <w:spacing w:after="0" w:line="480" w:lineRule="auto"/>
        <w:ind w:left="0" w:firstLine="720"/>
        <w:rPr>
          <w:b/>
          <w:szCs w:val="24"/>
        </w:rPr>
      </w:pPr>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 xml:space="preserve">the most conservative effect size observed in our previous </w:t>
      </w:r>
      <w:proofErr w:type="gramStart"/>
      <w:r w:rsidR="002D5D85">
        <w:rPr>
          <w:szCs w:val="24"/>
        </w:rPr>
        <w:t xml:space="preserve">studies </w:t>
      </w:r>
      <w:r w:rsidRPr="005E2671">
        <w:rPr>
          <w:szCs w:val="24"/>
        </w:rPr>
        <w:t xml:space="preserve"> (</w:t>
      </w:r>
      <w:proofErr w:type="gramEnd"/>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35ED1765"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6660F3">
        <w:rPr>
          <w:bCs/>
          <w:szCs w:val="24"/>
        </w:rPr>
        <w:instrText xml:space="preserve"> ADDIN ZOTERO_ITEM CSL_CITATION {"citationID":"44qiNOpV","properties":{"formattedCitation":"(De Leeuw et al., 2023)","plainCitation":"(De Leeuw et al., 2023)","noteIndex":0},"citationItems":[{"id":21008,"uris":["http://zotero.org/users/6239255/items/FL9BMH7Q"],"itemData":{"id":21008,"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xml:space="preserve">.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t>
      </w:r>
      <w:proofErr w:type="gramStart"/>
      <w:r w:rsidR="008B658E">
        <w:rPr>
          <w:bCs/>
          <w:szCs w:val="24"/>
        </w:rPr>
        <w:t>was existed</w:t>
      </w:r>
      <w:proofErr w:type="gramEnd"/>
      <w:r w:rsidR="008B658E">
        <w:rPr>
          <w:bCs/>
          <w:szCs w:val="24"/>
        </w:rPr>
        <w:t>. Mobile devices, tablets, and screens with a resolution of less than 700 x 1250 pixels</w:t>
      </w:r>
      <w:r w:rsidR="000A4B63">
        <w:rPr>
          <w:bCs/>
          <w:szCs w:val="24"/>
        </w:rPr>
        <w:t xml:space="preserve"> were eligible to participate. </w:t>
      </w:r>
    </w:p>
    <w:p w14:paraId="41F8AF46" w14:textId="20A3E1B1"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w:t>
      </w:r>
      <w:r>
        <w:rPr>
          <w:bCs/>
          <w:szCs w:val="24"/>
        </w:rPr>
        <w:lastRenderedPageBreak/>
        <w:t xml:space="preserve">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 xml:space="preserve">waws visibl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2FCB3B5D"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s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 xml:space="preserve">0.25 – 6.05),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 and negative median valence scores (i.e., values below 50</w:t>
      </w:r>
      <w:r w:rsidR="00C21314">
        <w:rPr>
          <w:bCs/>
          <w:iCs/>
          <w:szCs w:val="24"/>
        </w:rPr>
        <w:t xml:space="preserve">; </w:t>
      </w:r>
      <w:proofErr w:type="spellStart"/>
      <w:r w:rsidR="00C21314" w:rsidRPr="00485060">
        <w:rPr>
          <w:bCs/>
          <w:i/>
          <w:iCs/>
          <w:szCs w:val="24"/>
        </w:rPr>
        <w:t>x̄</w:t>
      </w:r>
      <w:r w:rsidR="00C21314" w:rsidRPr="00485060">
        <w:rPr>
          <w:bCs/>
          <w:i/>
          <w:szCs w:val="24"/>
          <w:vertAlign w:val="subscript"/>
        </w:rPr>
        <w:t>Vicious</w:t>
      </w:r>
      <w:proofErr w:type="spellEnd"/>
      <w:r w:rsidR="00C21314" w:rsidRPr="00485060">
        <w:rPr>
          <w:bCs/>
          <w:i/>
          <w:szCs w:val="24"/>
          <w:vertAlign w:val="subscript"/>
        </w:rPr>
        <w:t xml:space="preserve"> Fun</w:t>
      </w:r>
      <w:r w:rsidR="00C21314">
        <w:rPr>
          <w:bCs/>
          <w:szCs w:val="24"/>
        </w:rPr>
        <w:t xml:space="preserve"> = 15, </w:t>
      </w:r>
      <w:proofErr w:type="spellStart"/>
      <w:r w:rsidR="00C21314" w:rsidRPr="00E633F1">
        <w:rPr>
          <w:bCs/>
          <w:i/>
          <w:iCs/>
          <w:szCs w:val="24"/>
        </w:rPr>
        <w:t>x̄</w:t>
      </w:r>
      <w:r w:rsidR="00C21314">
        <w:rPr>
          <w:bCs/>
          <w:i/>
          <w:szCs w:val="24"/>
          <w:vertAlign w:val="subscript"/>
        </w:rPr>
        <w:t>The</w:t>
      </w:r>
      <w:proofErr w:type="spellEnd"/>
      <w:r w:rsidR="00C21314">
        <w:rPr>
          <w:bCs/>
          <w:i/>
          <w:szCs w:val="24"/>
          <w:vertAlign w:val="subscript"/>
        </w:rPr>
        <w:t xml:space="preserv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proofErr w:type="spellStart"/>
      <w:r w:rsidR="00C21314" w:rsidRPr="00E633F1">
        <w:rPr>
          <w:bCs/>
          <w:i/>
          <w:iCs/>
          <w:szCs w:val="24"/>
        </w:rPr>
        <w:t>x̄</w:t>
      </w:r>
      <w:r w:rsidR="00C21314">
        <w:rPr>
          <w:bCs/>
          <w:i/>
          <w:szCs w:val="24"/>
          <w:vertAlign w:val="subscript"/>
        </w:rPr>
        <w:t>Head</w:t>
      </w:r>
      <w:proofErr w:type="spellEnd"/>
      <w:r w:rsidR="00C21314">
        <w:rPr>
          <w:bCs/>
          <w:i/>
          <w:szCs w:val="24"/>
          <w:vertAlign w:val="subscript"/>
        </w:rPr>
        <w:t xml:space="preserve"> Count </w:t>
      </w:r>
      <w:r w:rsidR="00C21314">
        <w:rPr>
          <w:bCs/>
          <w:szCs w:val="24"/>
        </w:rPr>
        <w:t xml:space="preserve"> = 33.5, </w:t>
      </w:r>
      <w:proofErr w:type="spellStart"/>
      <w:r w:rsidR="00C21314" w:rsidRPr="00E633F1">
        <w:rPr>
          <w:bCs/>
          <w:i/>
          <w:iCs/>
          <w:szCs w:val="24"/>
        </w:rPr>
        <w:t>x̄</w:t>
      </w:r>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proofErr w:type="spellStart"/>
      <w:r w:rsidR="00453A37" w:rsidRPr="00BE73D6">
        <w:rPr>
          <w:bCs/>
          <w:i/>
          <w:iCs/>
          <w:szCs w:val="24"/>
        </w:rPr>
        <w:t>x̄</w:t>
      </w:r>
      <w:r w:rsidR="00453A37" w:rsidRPr="00BE73D6">
        <w:rPr>
          <w:bCs/>
          <w:i/>
          <w:szCs w:val="24"/>
          <w:vertAlign w:val="subscript"/>
        </w:rPr>
        <w:t>Vicious</w:t>
      </w:r>
      <w:proofErr w:type="spellEnd"/>
      <w:r w:rsidR="00453A37" w:rsidRPr="00BE73D6">
        <w:rPr>
          <w:bCs/>
          <w:i/>
          <w:szCs w:val="24"/>
          <w:vertAlign w:val="subscript"/>
        </w:rPr>
        <w:t xml:space="preserve"> Fun</w:t>
      </w:r>
      <w:r w:rsidR="00453A37">
        <w:rPr>
          <w:bCs/>
          <w:szCs w:val="24"/>
        </w:rPr>
        <w:t xml:space="preserve"> = 77.5, </w:t>
      </w:r>
      <w:proofErr w:type="spellStart"/>
      <w:r w:rsidR="00453A37" w:rsidRPr="00E633F1">
        <w:rPr>
          <w:bCs/>
          <w:i/>
          <w:iCs/>
          <w:szCs w:val="24"/>
        </w:rPr>
        <w:t>x̄</w:t>
      </w:r>
      <w:r w:rsidR="00453A37">
        <w:rPr>
          <w:bCs/>
          <w:i/>
          <w:szCs w:val="24"/>
          <w:vertAlign w:val="subscript"/>
        </w:rPr>
        <w:t>The</w:t>
      </w:r>
      <w:proofErr w:type="spellEnd"/>
      <w:r w:rsidR="00453A37">
        <w:rPr>
          <w:bCs/>
          <w:i/>
          <w:szCs w:val="24"/>
          <w:vertAlign w:val="subscript"/>
        </w:rPr>
        <w:t xml:space="preserv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proofErr w:type="spellStart"/>
      <w:r w:rsidR="00453A37" w:rsidRPr="00E633F1">
        <w:rPr>
          <w:bCs/>
          <w:i/>
          <w:iCs/>
          <w:szCs w:val="24"/>
        </w:rPr>
        <w:t>x̄</w:t>
      </w:r>
      <w:r w:rsidR="00453A37">
        <w:rPr>
          <w:bCs/>
          <w:i/>
          <w:szCs w:val="24"/>
          <w:vertAlign w:val="subscript"/>
        </w:rPr>
        <w:t>Head</w:t>
      </w:r>
      <w:proofErr w:type="spellEnd"/>
      <w:r w:rsidR="00453A37">
        <w:rPr>
          <w:bCs/>
          <w:i/>
          <w:szCs w:val="24"/>
          <w:vertAlign w:val="subscript"/>
        </w:rPr>
        <w:t xml:space="preserve"> Count </w:t>
      </w:r>
      <w:r w:rsidR="00453A37">
        <w:rPr>
          <w:bCs/>
          <w:szCs w:val="24"/>
        </w:rPr>
        <w:t xml:space="preserve"> = 50.7, </w:t>
      </w:r>
      <w:proofErr w:type="spellStart"/>
      <w:r w:rsidR="00453A37" w:rsidRPr="00E633F1">
        <w:rPr>
          <w:bCs/>
          <w:i/>
          <w:iCs/>
          <w:szCs w:val="24"/>
        </w:rPr>
        <w:t>x̄</w:t>
      </w:r>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6C677FF6" w:rsidR="0043784E" w:rsidRPr="00877709" w:rsidRDefault="00453A37" w:rsidP="00877709">
      <w:pPr>
        <w:spacing w:after="0" w:line="480" w:lineRule="auto"/>
        <w:ind w:left="0" w:firstLine="720"/>
        <w:rPr>
          <w:bCs/>
          <w:szCs w:val="24"/>
        </w:rPr>
      </w:pPr>
      <w:r>
        <w:rPr>
          <w:bCs/>
          <w:iCs/>
          <w:szCs w:val="24"/>
        </w:rPr>
        <w:lastRenderedPageBreak/>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 xml:space="preserve">assigned to either an “experience” </w:t>
      </w:r>
      <w:r w:rsidR="00877709">
        <w:rPr>
          <w:bCs/>
          <w:szCs w:val="24"/>
        </w:rPr>
        <w:t>(</w:t>
      </w:r>
      <w:r w:rsidR="00877709" w:rsidRPr="00BE73D6">
        <w:rPr>
          <w:bCs/>
          <w:i/>
          <w:iCs/>
          <w:szCs w:val="24"/>
        </w:rPr>
        <w:t>n</w:t>
      </w:r>
      <w:r w:rsidR="00877709">
        <w:rPr>
          <w:bCs/>
          <w:szCs w:val="24"/>
        </w:rPr>
        <w:t xml:space="preserve"> = 130) </w:t>
      </w:r>
      <w:r w:rsidR="004454BA">
        <w:rPr>
          <w:bCs/>
          <w:szCs w:val="24"/>
        </w:rPr>
        <w:t>or “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xml:space="preserve">” (experiencer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forecaster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articipants in the experienc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articipants in the 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w:t>
      </w:r>
      <w:r w:rsidR="00066452">
        <w:rPr>
          <w:bCs/>
          <w:szCs w:val="24"/>
        </w:rPr>
        <w:lastRenderedPageBreak/>
        <w:t>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 ranging from “Not at all” to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62407B0C"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participants used or sele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466715">
        <w:rPr>
          <w:szCs w:val="24"/>
        </w:rPr>
        <w:instrText xml:space="preserve"> ADDIN ZOTERO_ITEM CSL_CITATION {"citationID":"xdouIw6m","properties":{"formattedCitation":"(Bates et al., 2015)","plainCitation":"(Bates et al., 2015)","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466715">
        <w:rPr>
          <w:szCs w:val="24"/>
        </w:rPr>
        <w:instrText xml:space="preserve"> ADDIN ZOTERO_ITEM CSL_CITATION {"citationID":"q0So4Nwe","properties":{"formattedCitation":"(R Core Team, 2022)","plainCitation":"(R Core Team, 2022)","noteIndex":0},"citationItems":[{"id":11890,"uris":["http://zotero.org/users/6239255/items/GVI8ZWGN"],"itemData":{"id":11890,"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ICC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5EBD5426" w:rsidR="0043784E" w:rsidRDefault="0043784E" w:rsidP="0043784E">
      <w:pPr>
        <w:spacing w:after="160" w:line="259" w:lineRule="auto"/>
        <w:ind w:left="0" w:firstLine="0"/>
        <w:rPr>
          <w:b/>
          <w:szCs w:val="24"/>
        </w:rPr>
      </w:pPr>
      <w:r>
        <w:rPr>
          <w:b/>
          <w:szCs w:val="24"/>
        </w:rPr>
        <w:t xml:space="preserve">EXPERIMENT </w:t>
      </w:r>
      <w:r w:rsidR="00856353">
        <w:rPr>
          <w:b/>
          <w:szCs w:val="24"/>
        </w:rPr>
        <w:t>3</w:t>
      </w:r>
      <w:r>
        <w:rPr>
          <w:b/>
          <w:szCs w:val="24"/>
        </w:rPr>
        <w:t xml:space="preserve"> </w:t>
      </w:r>
      <w:r w:rsidRPr="008C7178">
        <w:rPr>
          <w:b/>
          <w:szCs w:val="24"/>
        </w:rPr>
        <w:t>RESULTS</w:t>
      </w:r>
    </w:p>
    <w:p w14:paraId="30AED7FB" w14:textId="20521903"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607B5A">
        <w:rPr>
          <w:bCs/>
          <w:i/>
          <w:iCs/>
          <w:szCs w:val="24"/>
          <w:vertAlign w:val="subscript"/>
        </w:rPr>
        <w:t xml:space="preserve">H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607B5A">
        <w:rPr>
          <w:bCs/>
          <w:i/>
          <w:iCs/>
          <w:szCs w:val="24"/>
          <w:vertAlign w:val="subscript"/>
        </w:rPr>
        <w:t>L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w:t>
      </w:r>
      <w:r w:rsidR="00607B5A">
        <w:rPr>
          <w:bCs/>
          <w:szCs w:val="24"/>
        </w:rPr>
        <w:lastRenderedPageBreak/>
        <w:t>0.001). The average baseline intensity (i.e., intensity assessed prior to each video) was 27.4 pts (</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2E26A1FF" w:rsidR="001A2CE8" w:rsidRPr="00BE73D6" w:rsidRDefault="001A2CE8" w:rsidP="00BE73D6">
      <w:pPr>
        <w:spacing w:after="0" w:line="480" w:lineRule="auto"/>
        <w:ind w:left="0" w:firstLine="720"/>
        <w:rPr>
          <w:bCs/>
          <w:szCs w:val="24"/>
        </w:rPr>
      </w:pPr>
      <w:r>
        <w:rPr>
          <w:b/>
          <w:szCs w:val="24"/>
        </w:rPr>
        <w:t xml:space="preserve">Forecasters and experiencers reported no differences in emotional intensity. </w:t>
      </w:r>
      <w:r w:rsidR="005D7490">
        <w:rPr>
          <w:bCs/>
          <w:szCs w:val="24"/>
        </w:rPr>
        <w:t>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experiencers and forecasters both before (</w:t>
      </w:r>
      <w:r w:rsidR="005D7490" w:rsidRPr="00E633F1">
        <w:rPr>
          <w:bCs/>
          <w:i/>
          <w:iCs/>
          <w:szCs w:val="24"/>
        </w:rPr>
        <w:t>x̄</w:t>
      </w:r>
      <w:r w:rsidR="005D7490">
        <w:rPr>
          <w:bCs/>
          <w:i/>
          <w:iCs/>
          <w:szCs w:val="24"/>
        </w:rPr>
        <w:t xml:space="preserve"> </w:t>
      </w:r>
      <w:r w:rsidR="005D7490">
        <w:rPr>
          <w:bCs/>
          <w:i/>
          <w:iCs/>
          <w:szCs w:val="24"/>
          <w:vertAlign w:val="subscript"/>
        </w:rPr>
        <w:t xml:space="preserve">Experienc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Forecast</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5D7490">
        <w:rPr>
          <w:bCs/>
          <w:i/>
          <w:iCs/>
          <w:szCs w:val="24"/>
          <w:vertAlign w:val="subscript"/>
        </w:rPr>
        <w:t xml:space="preserve">High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5D7490">
        <w:rPr>
          <w:bCs/>
          <w:i/>
          <w:iCs/>
          <w:szCs w:val="24"/>
          <w:vertAlign w:val="subscript"/>
        </w:rPr>
        <w:t>Low</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sidR="00C736BF">
        <w:rPr>
          <w:bCs/>
          <w:szCs w:val="24"/>
        </w:rPr>
        <w:t xml:space="preserve">Forecasters and experiencers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5037A25"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40ACE">
        <w:rPr>
          <w:bCs/>
          <w:i/>
          <w:iCs/>
          <w:szCs w:val="24"/>
          <w:vertAlign w:val="subscript"/>
        </w:rPr>
        <w:t xml:space="preserve">R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lastRenderedPageBreak/>
        <w:t>x̄</w:t>
      </w:r>
      <w:r w:rsidR="00040ACE">
        <w:rPr>
          <w:bCs/>
          <w:i/>
          <w:iCs/>
          <w:szCs w:val="24"/>
        </w:rPr>
        <w:t xml:space="preserve"> </w:t>
      </w:r>
      <w:r w:rsidR="00040ACE">
        <w:rPr>
          <w:bCs/>
          <w:i/>
          <w:iCs/>
          <w:szCs w:val="24"/>
          <w:vertAlign w:val="subscript"/>
        </w:rPr>
        <w:t>U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06A2914C" w:rsidR="004737B7" w:rsidRDefault="004737B7" w:rsidP="004737B7">
      <w:pPr>
        <w:spacing w:after="0" w:line="480" w:lineRule="auto"/>
        <w:ind w:left="0" w:firstLine="720"/>
        <w:rPr>
          <w:szCs w:val="24"/>
        </w:rPr>
      </w:pPr>
      <w:r>
        <w:rPr>
          <w:b/>
          <w:szCs w:val="24"/>
        </w:rPr>
        <w:t xml:space="preserve">Forecasters </w:t>
      </w:r>
      <w:r w:rsidR="007079B4">
        <w:rPr>
          <w:b/>
          <w:szCs w:val="24"/>
        </w:rPr>
        <w:t xml:space="preserve">regulated more often than experiencers; Experiencers reappraised more often than forecasters. </w:t>
      </w:r>
      <w:r>
        <w:rPr>
          <w:bCs/>
          <w:szCs w:val="24"/>
        </w:rPr>
        <w:t xml:space="preserve">Overall, reappraisal was used or </w:t>
      </w:r>
      <w:r w:rsidR="00AE7182">
        <w:rPr>
          <w:bCs/>
          <w:szCs w:val="24"/>
        </w:rPr>
        <w:t xml:space="preserve">forecasted </w:t>
      </w:r>
      <w:r>
        <w:rPr>
          <w:bCs/>
          <w:szCs w:val="24"/>
        </w:rPr>
        <w:t xml:space="preserve">in 33.1% of trials, distraction was used or </w:t>
      </w:r>
      <w:r w:rsidR="00AE7182">
        <w:rPr>
          <w:bCs/>
          <w:szCs w:val="24"/>
        </w:rPr>
        <w:t>forecasted</w:t>
      </w:r>
      <w:r>
        <w:rPr>
          <w:bCs/>
          <w:szCs w:val="24"/>
        </w:rPr>
        <w:t xml:space="preserve"> in 28.5% of trials, and 36.7% of trials were left unregulated or without either </w:t>
      </w:r>
      <w:r w:rsidR="00463F45">
        <w:rPr>
          <w:bCs/>
          <w:szCs w:val="24"/>
        </w:rPr>
        <w:t>option</w:t>
      </w:r>
      <w:r>
        <w:rPr>
          <w:bCs/>
          <w:szCs w:val="24"/>
        </w:rPr>
        <w:t xml:space="preserve"> being </w:t>
      </w:r>
      <w:r w:rsidR="00463F45">
        <w:rPr>
          <w:bCs/>
          <w:szCs w:val="24"/>
        </w:rPr>
        <w:t>forecasted</w:t>
      </w:r>
      <w:r>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forecasters and experiencers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More precisely, e</w:t>
      </w:r>
      <w:r w:rsidR="007079B4" w:rsidRPr="007079B4">
        <w:rPr>
          <w:szCs w:val="24"/>
        </w:rPr>
        <w:t>xperiencers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Additionally, e</w:t>
      </w:r>
      <w:r w:rsidR="007079B4" w:rsidRPr="007079B4">
        <w:rPr>
          <w:szCs w:val="24"/>
        </w:rPr>
        <w:t xml:space="preserve">xperiencers </w:t>
      </w:r>
      <w:r w:rsidR="007079B4">
        <w:rPr>
          <w:szCs w:val="24"/>
        </w:rPr>
        <w:t xml:space="preserve">reported using </w:t>
      </w:r>
      <w:r w:rsidR="007079B4" w:rsidRPr="007079B4">
        <w:rPr>
          <w:szCs w:val="24"/>
        </w:rPr>
        <w:t>reappraisal</w:t>
      </w:r>
      <w:r w:rsidR="007079B4">
        <w:rPr>
          <w:szCs w:val="24"/>
        </w:rPr>
        <w:t xml:space="preserve"> (59.8%) slightly more often than distraction (40.2%) while f</w:t>
      </w:r>
      <w:r w:rsidR="007079B4" w:rsidRPr="007079B4">
        <w:rPr>
          <w:szCs w:val="24"/>
        </w:rPr>
        <w:t xml:space="preserve">orecasters chos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0211CDB2" w14:textId="04A677C1" w:rsidR="001A2CE8" w:rsidRPr="00BE73D6" w:rsidRDefault="005229B3" w:rsidP="005D7490">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18656" behindDoc="0" locked="0" layoutInCell="1" allowOverlap="1" wp14:anchorId="745265FC" wp14:editId="255F1FDE">
                <wp:simplePos x="0" y="0"/>
                <wp:positionH relativeFrom="column">
                  <wp:posOffset>-321252</wp:posOffset>
                </wp:positionH>
                <wp:positionV relativeFrom="paragraph">
                  <wp:posOffset>58822</wp:posOffset>
                </wp:positionV>
                <wp:extent cx="6570345" cy="3514090"/>
                <wp:effectExtent l="0" t="0" r="1905" b="0"/>
                <wp:wrapTopAndBottom/>
                <wp:docPr id="1859633289" name="Group 26"/>
                <wp:cNvGraphicFramePr/>
                <a:graphic xmlns:a="http://schemas.openxmlformats.org/drawingml/2006/main">
                  <a:graphicData uri="http://schemas.microsoft.com/office/word/2010/wordprocessingGroup">
                    <wpg:wgp>
                      <wpg:cNvGrpSpPr/>
                      <wpg:grpSpPr>
                        <a:xfrm>
                          <a:off x="0" y="0"/>
                          <a:ext cx="6570345" cy="3514090"/>
                          <a:chOff x="0" y="0"/>
                          <a:chExt cx="6570345" cy="3514535"/>
                        </a:xfrm>
                      </wpg:grpSpPr>
                      <wpg:grpSp>
                        <wpg:cNvPr id="1995014516" name="Group 25"/>
                        <wpg:cNvGrpSpPr/>
                        <wpg:grpSpPr>
                          <a:xfrm>
                            <a:off x="0" y="11875"/>
                            <a:ext cx="6570345" cy="3502660"/>
                            <a:chOff x="0" y="0"/>
                            <a:chExt cx="6570798" cy="3504447"/>
                          </a:xfrm>
                        </wpg:grpSpPr>
                        <wpg:grpSp>
                          <wpg:cNvPr id="1202226608" name="Group 20"/>
                          <wpg:cNvGrpSpPr/>
                          <wpg:grpSpPr>
                            <a:xfrm>
                              <a:off x="0" y="0"/>
                              <a:ext cx="6570345" cy="3133476"/>
                              <a:chOff x="0" y="0"/>
                              <a:chExt cx="6570345" cy="3133476"/>
                            </a:xfrm>
                          </wpg:grpSpPr>
                          <wpg:grpSp>
                            <wpg:cNvPr id="2032029997" name="Group 17"/>
                            <wpg:cNvGrpSpPr/>
                            <wpg:grpSpPr>
                              <a:xfrm>
                                <a:off x="0" y="39756"/>
                                <a:ext cx="6570345" cy="3093720"/>
                                <a:chOff x="0" y="0"/>
                                <a:chExt cx="5890038" cy="2830830"/>
                              </a:xfrm>
                            </wpg:grpSpPr>
                            <pic:pic xmlns:pic="http://schemas.openxmlformats.org/drawingml/2006/picture">
                              <pic:nvPicPr>
                                <pic:cNvPr id="306931147" name="Picture 15" descr="A graph of a bar graph&#10;&#10;Description automatically generated with medium confidence"/>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982" r="16655"/>
                                <a:stretch/>
                              </pic:blipFill>
                              <pic:spPr bwMode="auto">
                                <a:xfrm>
                                  <a:off x="2923953" y="0"/>
                                  <a:ext cx="2966085" cy="2830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76446902" name="Picture 16" descr="A graph of a graph&#10;&#10;Description automatically generated with medium confidence"/>
                                <pic:cNvPicPr>
                                  <a:picLocks noChangeAspect="1"/>
                                </pic:cNvPicPr>
                              </pic:nvPicPr>
                              <pic:blipFill rotWithShape="1">
                                <a:blip r:embed="rId39" cstate="print">
                                  <a:extLst>
                                    <a:ext uri="{28A0092B-C50C-407E-A947-70E740481C1C}">
                                      <a14:useLocalDpi xmlns:a14="http://schemas.microsoft.com/office/drawing/2010/main" val="0"/>
                                    </a:ext>
                                  </a:extLst>
                                </a:blip>
                                <a:srcRect r="23941"/>
                                <a:stretch/>
                              </pic:blipFill>
                              <pic:spPr bwMode="auto">
                                <a:xfrm>
                                  <a:off x="0" y="0"/>
                                  <a:ext cx="2870200" cy="28308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82756997" name="Picture 18"/>
                              <pic:cNvPicPr>
                                <a:picLocks noChangeAspect="1"/>
                              </pic:cNvPicPr>
                            </pic:nvPicPr>
                            <pic:blipFill rotWithShape="1">
                              <a:blip r:embed="rId40" cstate="print">
                                <a:extLst>
                                  <a:ext uri="{28A0092B-C50C-407E-A947-70E740481C1C}">
                                    <a14:useLocalDpi xmlns:a14="http://schemas.microsoft.com/office/drawing/2010/main" val="0"/>
                                  </a:ext>
                                </a:extLst>
                              </a:blip>
                              <a:srcRect l="84109" t="38502" r="1550" b="46769"/>
                              <a:stretch/>
                            </pic:blipFill>
                            <pic:spPr bwMode="auto">
                              <a:xfrm>
                                <a:off x="5383033" y="39756"/>
                                <a:ext cx="993775" cy="765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2945" t="37468" r="1546" b="47282"/>
                              <a:stretch/>
                            </pic:blipFill>
                            <pic:spPr bwMode="auto">
                              <a:xfrm>
                                <a:off x="2115047" y="0"/>
                                <a:ext cx="1093470" cy="805815"/>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0" y="0"/>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wps:txbx>
                        <wps:bodyPr rot="0" vert="horz" wrap="square" lIns="91440" tIns="45720" rIns="91440" bIns="45720" anchor="t" anchorCtr="0">
                          <a:spAutoFit/>
                        </wps:bodyPr>
                      </wps:wsp>
                    </wpg:wgp>
                  </a:graphicData>
                </a:graphic>
              </wp:anchor>
            </w:drawing>
          </mc:Choice>
          <mc:Fallback>
            <w:pict>
              <v:group w14:anchorId="745265FC" id="Group 26" o:spid="_x0000_s1055" style="position:absolute;left:0;text-align:left;margin-left:-25.3pt;margin-top:4.65pt;width:517.35pt;height:276.7pt;z-index:251718656" coordsize="65703,351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NowAOChsSEsEAoKyiaTWbTecTmdTueT2fT+gUGhUOiUWjUekQlutJQQUSp59gEBAKkzdwHoW&#10;vpzNYHBMUBUNjiq2OyWWzWe0Wm1Wu2W23W+z0umwQLmNOg8emC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TaMADgobEhLBAKCsomk1m03nE5nU7nk9n0/oFBoVDolFo1HpEJbrSUEFEqefYBAQCpM3cB6Fr6c&#10;zWBwTFAVDY4qtjslls1ntFptVrtltt1vs9LpsEC5jToPHpg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2&#10;jAA4KGxISwQCgrKJpNZtN5xOZ1O55PZ9P6BQaFQ6JRaNR6RCW60lBBRKnn2AQEAqTN3Aeha+nM1g&#10;cExQFQ2OKrY7JZbNZ7RabVa7Zbbdb7PS6bBAuY06Dx6Y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NowA&#10;OChsSEsEAoKyiaTWbTecTmdTueT2fT+gUGhUOiUWjUekQlutJQQUSp59gEBAKkzdwHoWvpzNYHBM&#10;UBUNjiq2OyWWzWe0Wm1Wu2W23W+z0umwQLmNOg8emC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TaMADgo&#10;bEhLBAKCsomk1m03nE5nU7nk9n0/oFBoVDolFo1HpEJbrSUEFEqefYBAQCpM3cB6Fr6czWBwTFAV&#10;DY4qtjslls1ntFptVrtltt1vs9LpsEC5jToPHpg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2jAA4KGxI&#10;SwQCgrKJpNZtN5xOZ1O55PZ9P6BQaFQ6JRaNR6RCW60lBBRKnn2AQEAqTN3Aeha+nM1gcExQFQ2O&#10;KrY7JZbNZ7RabVa7Zbbdb7PS6bBAuY06Dx6Y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NowAOChsSEsE&#10;AoKyiaTWbTecTmdTueT2fT+gUGhUOiUWjUekQlutJQQUSp59gEBAKkzdwHoWvpzNYHBMUBUNjiq2&#10;OyWWzWe0Wm1Wu2W23W+z0umwQLmNOg8emC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TaMADgobEhLBAKC&#10;somk1m03nE5nU7nk9n0/oFBoVDolFo1HpEJbrSUEFEqefYBAQCpM3cB6Fr6czWBwTFAVDY4qtjsl&#10;ls1ntFptVrtltt1vs9LpsEC5jToPHpg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2jAA4KGxISwQCgrKJ&#10;pNZtN5xOZ1O55PZ9P6BQaFQ6JRaNR6RCW60lBBRKnn2AQEAqTN3Aeha+nM1gcExQFQ2OKrY7JZbN&#10;Z7RabVa7Zbbdb7PS6bBAuY06Dx6Y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NowAOChsSEsEAoKyiaTW&#10;bTecTmdTueT2fT+gUGhUOiUWjUekQlutJQQUSp59gEBAKkzdwHoWvpzNYHBMUBUNjiq2OyWWzWe0&#10;Wm1Wu2W23W+z0umwQLmNOg8emC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TaMADgobEhLBAKCsomk1m03&#10;nE5nU7nk9n0/oFBoVDolFo1HpEJbrSUEFEqefYBAQCpM3cB6Fr6czWBwTFAVDY4qtjslls1ntFpt&#10;Vrtltt1vs9LpsEC5jToPHpg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Hg528cA5CAcEhOFQ&#10;4ObRd7xeb1e75fb9f8BgcFg8JhcNh8RE30+Hi420r4QESSdAqV0T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vx4OdvHAOQgHBIThUODm0Xe8Xm9X&#10;u+X2/X/AYHBYPCYXDYfERN9Ph4uNtK+EBEknQKldE4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8eDnbxwDkIBwSE4VDg5tF3vF5vV7vl9v1/wGBw&#10;WDwmFw2HxETfT4eLjbSvhARJJ0CpXRO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Hg528cA5CAcEhOFQ4ObRd7xeb1e75fb9f8BgcFg8JhcNh8RE&#10;30+Hi420r4QESSdAqV0T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vx4OdvHAOQgHBIThUODm0Xe8Xm9Xu+X2/X/AYHBYPCYXDYfERN9Ph4uNtK+E&#10;BEknQKldE4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G2aAe/3w9IKBgQEQ6JifMaBQ&#10;aFQ6JRaNR6RSaVS6ZTadT6hUalU6pVatV6xWa1TG60lBCASJh4HT0wa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BtmgHv98PSCgYEBEOiYnzGgUGhUOiUWjUek&#10;UmlUumU2nU+oVGpVOqVWrVesVmtUxutJQQgEiYeB09MG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bZoB7/fD0goGBARDomJ8xoFBoVDolFo1HpFJpVLplNp1P&#10;qFRqVTqlVq1XrFZrVMbrSUEIBImHgdPTB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G2aAe/3w9IKBgQEQ6JifMaBQaFQ6JRaNR6RSaVS6ZTadT6hUalU6pVat&#10;V6xWa1TG60lBCASJh4HT0wa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BtmgHv98PSCgYEBEOiYnzGgUGhUOiUWjUekUmlUumU2nU+oVGpVOqVWrVesVmtUxutJ&#10;QQgEiYeB09MG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&#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XwEAALIBAADNAQAA7gEAAAwCAAAFAgAAPwIAAPMB&#10;AAAZAgAA7wEAALwBAADCAQAA4QEAAPsBAAAWAgAANgIAAMIBAADN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">
                <v:group id="Group 25" o:spid="_x0000_s1056" style="position:absolute;top:118;width:65703;height:35027" coordsize="65707,35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57" style="position:absolute;width:65703;height:31334" coordsize="65703,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group id="Group 17" o:spid="_x0000_s1058" style="position:absolute;top:397;width:65703;height:30937" coordsize="58900,2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">
                      <v:shape id="Picture 15" o:spid="_x0000_s1059" type="#_x0000_t75" alt="A graph of a bar graph&#10;&#10;Description automatically generated with medium confidence" style="position:absolute;left:29239;width:29661;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">
                        <v:imagedata r:id="rId42" o:title="A graph of a bar graph&#10;&#10;Description automatically generated with medium confidence" cropleft="2610f" cropright="10915f"/>
                      </v:shape>
                      <v:shape id="Picture 16" o:spid="_x0000_s1060" type="#_x0000_t75" alt="A graph of a graph&#10;&#10;Description automatically generated with medium confidence" style="position:absolute;width:28702;height:28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">
                        <v:imagedata r:id="rId43" o:title="A graph of a graph&#10;&#10;Description automatically generated with medium confidence" cropright="15690f"/>
                      </v:shape>
                    </v:group>
                    <v:shape id="Picture 18" o:spid="_x0000_s1061" type="#_x0000_t75" style="position:absolute;left:53830;top:397;width:9938;height: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">
                      <v:imagedata r:id="rId44" o:title="" croptop="25233f" cropbottom="30651f" cropleft="55122f" cropright="1016f"/>
                    </v:shape>
                    <v:shape id="Picture 19" o:spid="_x0000_s1062" type="#_x0000_t75" alt="A graph of a graph&#10;&#10;Description automatically generated with medium confidence" style="position:absolute;left:21150;width:10935;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5" o:title="A graph of a graph&#10;&#10;Description automatically generated with medium confidence" croptop="24555f" cropbottom="30987f" cropleft="54359f" cropright="1013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071A443E"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 xml:space="preserve">Chi-square tests highlighted that </w:t>
                          </w:r>
                          <w:r w:rsidR="00C42BA3">
                            <w:rPr>
                              <w:sz w:val="20"/>
                              <w:szCs w:val="20"/>
                            </w:rPr>
                            <w:t>experiencers were more likely to not regulate a stimulus than forecasters (</w:t>
                          </w:r>
                          <w:r w:rsidR="00C42BA3" w:rsidRPr="00BE73D6">
                            <w:rPr>
                              <w:b/>
                              <w:bCs/>
                              <w:sz w:val="20"/>
                              <w:szCs w:val="20"/>
                            </w:rPr>
                            <w:t>A</w:t>
                          </w:r>
                          <w:r w:rsidR="00C42BA3">
                            <w:rPr>
                              <w:sz w:val="20"/>
                              <w:szCs w:val="20"/>
                            </w:rPr>
                            <w:t>), but that forecasters more evenly used both strategies when selecting a strategy (</w:t>
                          </w:r>
                          <w:r w:rsidR="00C42BA3">
                            <w:rPr>
                              <w:b/>
                              <w:bCs/>
                              <w:sz w:val="20"/>
                              <w:szCs w:val="20"/>
                            </w:rPr>
                            <w:t>B)</w:t>
                          </w:r>
                          <w:r w:rsidR="00C42BA3">
                            <w:rPr>
                              <w:sz w:val="20"/>
                              <w:szCs w:val="20"/>
                            </w:rPr>
                            <w:t xml:space="preserve">. </w:t>
                          </w:r>
                          <w:r>
                            <w:rPr>
                              <w:sz w:val="20"/>
                              <w:szCs w:val="20"/>
                            </w:rPr>
                            <w:t xml:space="preserve">  </w:t>
                          </w:r>
                        </w:p>
                      </w:txbxContent>
                    </v:textbox>
                  </v:shape>
                </v:group>
                <v:shape id="Text Box 2" o:spid="_x0000_s1064" type="#_x0000_t202" style="position:absolute;width:49161;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BE73D6">
                          <w:rPr>
                            <w:rFonts w:ascii="Calibri" w:hAnsi="Calibri" w:cs="Calibri"/>
                            <w:b/>
                            <w:bCs/>
                            <w:sz w:val="48"/>
                            <w:szCs w:val="44"/>
                          </w:rPr>
                          <w:t xml:space="preserve">A.                                     </w:t>
                        </w:r>
                        <w:r>
                          <w:rPr>
                            <w:rFonts w:ascii="Calibri" w:hAnsi="Calibri" w:cs="Calibri"/>
                            <w:b/>
                            <w:bCs/>
                            <w:sz w:val="48"/>
                            <w:szCs w:val="44"/>
                          </w:rPr>
                          <w:t xml:space="preserve">     </w:t>
                        </w:r>
                        <w:r w:rsidRPr="00BE73D6">
                          <w:rPr>
                            <w:rFonts w:ascii="Calibri" w:hAnsi="Calibri" w:cs="Calibri"/>
                            <w:b/>
                            <w:bCs/>
                            <w:sz w:val="48"/>
                            <w:szCs w:val="44"/>
                          </w:rPr>
                          <w:t>B.</w:t>
                        </w:r>
                      </w:p>
                    </w:txbxContent>
                  </v:textbox>
                </v:shape>
                <w10:wrap type="topAndBottom"/>
              </v:group>
            </w:pict>
          </mc:Fallback>
        </mc:AlternateContent>
      </w:r>
      <w:r w:rsidR="001A2CE8">
        <w:rPr>
          <w:b/>
          <w:szCs w:val="24"/>
        </w:rPr>
        <w:t xml:space="preserve">Forecasters and experiencers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Pr>
          <w:bCs/>
          <w:szCs w:val="24"/>
        </w:rPr>
        <w:t xml:space="preserve"> These models were built iteratively, adding one effect at a time.</w:t>
      </w:r>
      <w:r w:rsidR="00F137C4">
        <w:rPr>
          <w:bCs/>
          <w:szCs w:val="24"/>
        </w:rPr>
        <w:t xml:space="preserve"> Our best fitting model included all four </w:t>
      </w:r>
      <w:proofErr w:type="gramStart"/>
      <w:r w:rsidR="00F137C4">
        <w:rPr>
          <w:bCs/>
          <w:szCs w:val="24"/>
        </w:rPr>
        <w:t xml:space="preserve">terms  </w:t>
      </w:r>
      <w:r w:rsidR="00F137C4" w:rsidRPr="00245B8B">
        <w:rPr>
          <w:szCs w:val="24"/>
        </w:rPr>
        <w:t>(</w:t>
      </w:r>
      <w:proofErr w:type="gramEnd"/>
      <w:r w:rsidR="00A73457" w:rsidRPr="00A73457">
        <w:rPr>
          <w:i/>
          <w:iCs/>
          <w:szCs w:val="24"/>
        </w:rPr>
        <w:t>χ2</w:t>
      </w:r>
      <w:r>
        <w:rPr>
          <w:szCs w:val="24"/>
        </w:rPr>
        <w:t>(1) =</w:t>
      </w:r>
      <w:r w:rsidR="00F137C4" w:rsidRPr="00245B8B">
        <w:rPr>
          <w:szCs w:val="24"/>
        </w:rPr>
        <w:t xml:space="preserve"> </w:t>
      </w:r>
      <w:r w:rsidR="00F137C4" w:rsidRPr="00F137C4">
        <w:rPr>
          <w:szCs w:val="24"/>
        </w:rPr>
        <w:t>4.205</w:t>
      </w:r>
      <w:r>
        <w:rPr>
          <w:szCs w:val="24"/>
        </w:rPr>
        <w:t xml:space="preserve">, </w:t>
      </w:r>
      <w:r>
        <w:rPr>
          <w:i/>
          <w:iCs/>
          <w:szCs w:val="24"/>
        </w:rPr>
        <w:t>p</w:t>
      </w:r>
      <w:r>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w:t>
      </w:r>
      <w:proofErr w:type="gramStart"/>
      <w:r w:rsidR="00C5047E">
        <w:rPr>
          <w:szCs w:val="24"/>
        </w:rPr>
        <w:t>best</w:t>
      </w:r>
      <w:proofErr w:type="gramEnd"/>
      <w:r w:rsidR="00C5047E">
        <w:rPr>
          <w:szCs w:val="24"/>
        </w:rPr>
        <w:t xml:space="preserve"> fit. Only the addition of the reappraisal ERQ subscale improved model fit above that of our hypothesized model </w:t>
      </w:r>
      <w:r w:rsidR="00C5047E" w:rsidRPr="00245B8B">
        <w:rPr>
          <w:szCs w:val="24"/>
        </w:rPr>
        <w:t>(</w:t>
      </w:r>
      <w:r w:rsidR="00A73457" w:rsidRPr="00A73457">
        <w:rPr>
          <w:i/>
          <w:iCs/>
          <w:szCs w:val="24"/>
        </w:rPr>
        <w:t>χ2</w:t>
      </w:r>
      <w:r>
        <w:rPr>
          <w:szCs w:val="24"/>
        </w:rPr>
        <w:t>(</w:t>
      </w:r>
      <w:proofErr w:type="gramStart"/>
      <w:r>
        <w:rPr>
          <w:szCs w:val="24"/>
        </w:rPr>
        <w:t>1)=</w:t>
      </w:r>
      <w:proofErr w:type="gramEnd"/>
      <w:r w:rsidR="00C5047E" w:rsidRPr="00245B8B">
        <w:rPr>
          <w:szCs w:val="24"/>
        </w:rPr>
        <w:t xml:space="preserve"> </w:t>
      </w:r>
      <w:r w:rsidR="00C5047E" w:rsidRPr="00C5047E">
        <w:rPr>
          <w:szCs w:val="24"/>
        </w:rPr>
        <w:t>9.3587</w:t>
      </w:r>
      <w:r>
        <w:rPr>
          <w:szCs w:val="24"/>
        </w:rPr>
        <w:t xml:space="preserve">, </w:t>
      </w:r>
      <w:r>
        <w:rPr>
          <w:i/>
          <w:iCs/>
          <w:szCs w:val="24"/>
        </w:rPr>
        <w:t>p</w:t>
      </w:r>
      <w:r>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w:t>
      </w:r>
      <w:r w:rsidR="002E666C">
        <w:rPr>
          <w:szCs w:val="24"/>
        </w:rPr>
        <w:lastRenderedPageBreak/>
        <w:t xml:space="preserve">condition is moderating the relationship between affective intensity and strategy </w:t>
      </w:r>
      <w:r w:rsidR="00463F45">
        <w:rPr>
          <w:szCs w:val="24"/>
        </w:rPr>
        <w:t>usage/forecasting</w:t>
      </w:r>
      <w:r w:rsidR="002E666C">
        <w:rPr>
          <w:szCs w:val="24"/>
        </w:rPr>
        <w:t xml:space="preserve">. More specifically, at high intensities both forecasters and experiencers are similar in their likelihood of using or </w:t>
      </w:r>
      <w:r w:rsidR="00463F45">
        <w:rPr>
          <w:szCs w:val="24"/>
        </w:rPr>
        <w:t>forecasting</w:t>
      </w:r>
      <w:r w:rsidR="002E666C">
        <w:rPr>
          <w:szCs w:val="24"/>
        </w:rPr>
        <w:t xml:space="preserve"> distraction. However, in congruence with</w:t>
      </w:r>
      <w:r w:rsidR="0042769C">
        <w:rPr>
          <w:szCs w:val="24"/>
        </w:rPr>
        <w:t xml:space="preserve"> forecasters </w:t>
      </w:r>
      <w:r w:rsidR="00463F45">
        <w:rPr>
          <w:szCs w:val="24"/>
        </w:rPr>
        <w:t xml:space="preserve">predicting to use </w:t>
      </w:r>
      <w:r w:rsidR="0042769C">
        <w:rPr>
          <w:szCs w:val="24"/>
        </w:rPr>
        <w:t>reappraisal less than</w:t>
      </w:r>
      <w:r w:rsidR="002E666C">
        <w:rPr>
          <w:szCs w:val="24"/>
        </w:rPr>
        <w:t xml:space="preserve"> experiencers </w:t>
      </w:r>
      <w:r w:rsidR="00463F45">
        <w:rPr>
          <w:szCs w:val="24"/>
        </w:rPr>
        <w:t>used it in practice</w:t>
      </w:r>
      <w:r w:rsidR="0042769C">
        <w:rPr>
          <w:szCs w:val="24"/>
        </w:rPr>
        <w:t xml:space="preserve">, </w:t>
      </w:r>
      <w:r w:rsidR="002E666C">
        <w:rPr>
          <w:szCs w:val="24"/>
        </w:rPr>
        <w:t xml:space="preserve">at lower intensities, forecasters are less </w:t>
      </w:r>
      <w:r w:rsidR="00BE73D6">
        <w:rPr>
          <w:noProof/>
          <w:szCs w:val="24"/>
        </w:rPr>
        <mc:AlternateContent>
          <mc:Choice Requires="wpg">
            <w:drawing>
              <wp:anchor distT="0" distB="0" distL="114300" distR="114300" simplePos="0" relativeHeight="251721728" behindDoc="0" locked="0" layoutInCell="1" allowOverlap="1" wp14:anchorId="1E7D840F" wp14:editId="61D93260">
                <wp:simplePos x="0" y="0"/>
                <wp:positionH relativeFrom="column">
                  <wp:posOffset>-175260</wp:posOffset>
                </wp:positionH>
                <wp:positionV relativeFrom="paragraph">
                  <wp:posOffset>1876227</wp:posOffset>
                </wp:positionV>
                <wp:extent cx="6439535" cy="4797425"/>
                <wp:effectExtent l="0" t="0" r="0" b="3175"/>
                <wp:wrapTopAndBottom/>
                <wp:docPr id="1613453141" name="Group 27"/>
                <wp:cNvGraphicFramePr/>
                <a:graphic xmlns:a="http://schemas.openxmlformats.org/drawingml/2006/main">
                  <a:graphicData uri="http://schemas.microsoft.com/office/word/2010/wordprocessingGroup">
                    <wpg:wgp>
                      <wpg:cNvGrpSpPr/>
                      <wpg:grpSpPr>
                        <a:xfrm>
                          <a:off x="0" y="0"/>
                          <a:ext cx="6439535" cy="4797425"/>
                          <a:chOff x="0" y="0"/>
                          <a:chExt cx="6439726" cy="4798189"/>
                        </a:xfrm>
                      </wpg:grpSpPr>
                      <pic:pic xmlns:pic="http://schemas.openxmlformats.org/drawingml/2006/picture">
                        <pic:nvPicPr>
                          <pic:cNvPr id="522665382" name="Picture 14" descr="A diagram of different colo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81890" y="0"/>
                            <a:ext cx="5486400" cy="4114800"/>
                          </a:xfrm>
                          <a:prstGeom prst="rect">
                            <a:avLst/>
                          </a:prstGeom>
                          <a:noFill/>
                          <a:ln>
                            <a:noFill/>
                          </a:ln>
                        </pic:spPr>
                      </pic:pic>
                      <wps:wsp>
                        <wps:cNvPr id="1262287050" name="Text Box 2"/>
                        <wps:cNvSpPr txBox="1">
                          <a:spLocks noChangeArrowheads="1"/>
                        </wps:cNvSpPr>
                        <wps:spPr bwMode="auto">
                          <a:xfrm>
                            <a:off x="0" y="4168240"/>
                            <a:ext cx="6439726" cy="629949"/>
                          </a:xfrm>
                          <a:prstGeom prst="rect">
                            <a:avLst/>
                          </a:prstGeom>
                          <a:solidFill>
                            <a:srgbClr val="FFFFFF"/>
                          </a:solidFill>
                          <a:ln w="9525">
                            <a:noFill/>
                            <a:miter lim="800000"/>
                            <a:headEnd/>
                            <a:tailEnd/>
                          </a:ln>
                        </wps:spPr>
                        <wps:txb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7D840F" id="Group 27" o:spid="_x0000_s1065" style="position:absolute;left:0;text-align:left;margin-left:-13.8pt;margin-top:147.75pt;width:507.05pt;height:377.75pt;z-index:251721728;mso-height-relative:margin" coordsize="64397,479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&#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">
                <v:shape id="Picture 14" o:spid="_x0000_s1066" type="#_x0000_t75" alt="A diagram of different colored lines&#10;&#10;Description automatically generated" style="position:absolute;left:5818;width:5486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">
                  <v:imagedata r:id="rId47" o:title="A diagram of different colored lines&#10;&#10;Description automatically generated"/>
                </v:shape>
                <v:shape id="Text Box 2" o:spid="_x0000_s1067" type="#_x0000_t202" style="position:absolute;top:41682;width:64397;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4CFEB1DE"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 xml:space="preserve">Mixed effects binary logistic regression found that intensity predicts strategy usage and choice for both experiencers and forecasters, respectively. However, at lower intensities, forecasters are less likely to select reappraisal than experiencers were to use reappraisal. </w:t>
                        </w:r>
                      </w:p>
                    </w:txbxContent>
                  </v:textbox>
                </v:shape>
                <w10:wrap type="topAndBottom"/>
              </v:group>
            </w:pict>
          </mc:Fallback>
        </mc:AlternateContent>
      </w:r>
      <w:r w:rsidR="002E666C">
        <w:rPr>
          <w:szCs w:val="24"/>
        </w:rPr>
        <w:t xml:space="preserve">likely than experiencers to </w:t>
      </w:r>
      <w:r w:rsidR="00463F45">
        <w:rPr>
          <w:szCs w:val="24"/>
        </w:rPr>
        <w:t>use</w:t>
      </w:r>
      <w:r w:rsidR="002E666C">
        <w:rPr>
          <w:szCs w:val="24"/>
        </w:rPr>
        <w:t xml:space="preserve"> reappraisal to regulate emotions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71FD0ABE" w:rsidR="00463F45" w:rsidRDefault="001A2CE8">
      <w:pPr>
        <w:spacing w:after="0" w:line="480" w:lineRule="auto"/>
        <w:ind w:left="0" w:firstLine="720"/>
        <w:rPr>
          <w:bCs/>
          <w:szCs w:val="24"/>
        </w:rPr>
      </w:pPr>
      <w:r>
        <w:rPr>
          <w:b/>
          <w:szCs w:val="24"/>
        </w:rPr>
        <w:t>Forecasters and experience</w:t>
      </w:r>
      <w:r w:rsidR="00A20326">
        <w:rPr>
          <w:b/>
          <w:szCs w:val="24"/>
        </w:rPr>
        <w:t>r</w:t>
      </w:r>
      <w:r>
        <w:rPr>
          <w:b/>
          <w:szCs w:val="24"/>
        </w:rPr>
        <w:t xml:space="preserve">s differ in regulation </w:t>
      </w:r>
      <w:r w:rsidR="006C597D">
        <w:rPr>
          <w:b/>
          <w:szCs w:val="24"/>
        </w:rPr>
        <w:t>effort</w:t>
      </w:r>
      <w:r>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experience condition did differ from participants in the forecasting condition in </w:t>
      </w:r>
      <w:r w:rsidR="005C74A1">
        <w:rPr>
          <w:bCs/>
          <w:szCs w:val="24"/>
        </w:rPr>
        <w:lastRenderedPageBreak/>
        <w:t>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C5A68">
        <w:rPr>
          <w:bCs/>
          <w:i/>
          <w:iCs/>
          <w:szCs w:val="24"/>
          <w:vertAlign w:val="subscript"/>
        </w:rPr>
        <w:t xml:space="preserve">Experienc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C5A68">
        <w:rPr>
          <w:bCs/>
          <w:i/>
          <w:iCs/>
          <w:szCs w:val="24"/>
          <w:vertAlign w:val="subscript"/>
        </w:rPr>
        <w:t>Forecast</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613AC4F7" w:rsidR="0043784E" w:rsidRDefault="00463F45" w:rsidP="00BE73D6">
      <w:pPr>
        <w:spacing w:after="0" w:line="480" w:lineRule="auto"/>
        <w:ind w:left="0" w:firstLine="720"/>
        <w:rPr>
          <w:b/>
          <w:szCs w:val="24"/>
        </w:rPr>
      </w:pPr>
      <w:r>
        <w:rPr>
          <w:b/>
          <w:szCs w:val="24"/>
        </w:rPr>
        <w:t>Forecasters and experience</w:t>
      </w:r>
      <w:r w:rsidR="000446C3">
        <w:rPr>
          <w:b/>
          <w:szCs w:val="24"/>
        </w:rPr>
        <w:t>r</w:t>
      </w:r>
      <w:r>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304D13">
        <w:rPr>
          <w:bCs/>
          <w:i/>
          <w:iCs/>
          <w:szCs w:val="24"/>
          <w:vertAlign w:val="subscript"/>
        </w:rPr>
        <w:t xml:space="preserve">R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D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304D13">
        <w:rPr>
          <w:bCs/>
          <w:i/>
          <w:iCs/>
          <w:szCs w:val="24"/>
          <w:vertAlign w:val="subscript"/>
        </w:rPr>
        <w:t xml:space="preserve">Experienc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304D13">
        <w:rPr>
          <w:bCs/>
          <w:i/>
          <w:iCs/>
          <w:szCs w:val="24"/>
          <w:vertAlign w:val="subscript"/>
        </w:rPr>
        <w:t>Forecast</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w:t>
      </w:r>
      <w:r>
        <w:rPr>
          <w:noProof/>
          <w:szCs w:val="24"/>
        </w:rPr>
        <mc:AlternateContent>
          <mc:Choice Requires="wpg">
            <w:drawing>
              <wp:anchor distT="0" distB="0" distL="114300" distR="114300" simplePos="0" relativeHeight="251726848" behindDoc="0" locked="0" layoutInCell="1" allowOverlap="1" wp14:anchorId="4F2EAA19" wp14:editId="0EA5F875">
                <wp:simplePos x="0" y="0"/>
                <wp:positionH relativeFrom="column">
                  <wp:posOffset>3835325</wp:posOffset>
                </wp:positionH>
                <wp:positionV relativeFrom="paragraph">
                  <wp:posOffset>0</wp:posOffset>
                </wp:positionV>
                <wp:extent cx="2077720" cy="4512310"/>
                <wp:effectExtent l="0" t="0" r="0" b="2540"/>
                <wp:wrapSquare wrapText="bothSides"/>
                <wp:docPr id="778733193" name="Group 28"/>
                <wp:cNvGraphicFramePr/>
                <a:graphic xmlns:a="http://schemas.openxmlformats.org/drawingml/2006/main">
                  <a:graphicData uri="http://schemas.microsoft.com/office/word/2010/wordprocessingGroup">
                    <wpg:wgp>
                      <wpg:cNvGrpSpPr/>
                      <wpg:grpSpPr>
                        <a:xfrm>
                          <a:off x="0" y="0"/>
                          <a:ext cx="2077720" cy="4512310"/>
                          <a:chOff x="0" y="0"/>
                          <a:chExt cx="2077752" cy="4512937"/>
                        </a:xfrm>
                      </wpg:grpSpPr>
                      <wpg:grpSp>
                        <wpg:cNvPr id="1290299308" name="Group 13"/>
                        <wpg:cNvGrpSpPr/>
                        <wpg:grpSpPr>
                          <a:xfrm>
                            <a:off x="0" y="0"/>
                            <a:ext cx="2026323" cy="3657600"/>
                            <a:chOff x="0" y="0"/>
                            <a:chExt cx="2026323" cy="3657600"/>
                          </a:xfrm>
                        </wpg:grpSpPr>
                        <pic:pic xmlns:pic="http://schemas.openxmlformats.org/drawingml/2006/picture">
                          <pic:nvPicPr>
                            <pic:cNvPr id="896722289" name="Picture 896722289"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l="79105"/>
                            <a:stretch/>
                          </pic:blipFill>
                          <pic:spPr bwMode="auto">
                            <a:xfrm>
                              <a:off x="1262418" y="0"/>
                              <a:ext cx="763905" cy="3657600"/>
                            </a:xfrm>
                            <a:prstGeom prst="rect">
                              <a:avLst/>
                            </a:prstGeom>
                            <a:ln>
                              <a:noFill/>
                            </a:ln>
                            <a:extLst>
                              <a:ext uri="{53640926-AAD7-44D8-BBD7-CCE9431645EC}">
                                <a14:shadowObscured xmlns:a14="http://schemas.microsoft.com/office/drawing/2010/main"/>
                              </a:ext>
                            </a:extLst>
                          </pic:spPr>
                        </pic:pic>
                        <wpg:grpSp>
                          <wpg:cNvPr id="1471866261" name="Group 12"/>
                          <wpg:cNvGrpSpPr/>
                          <wpg:grpSpPr>
                            <a:xfrm>
                              <a:off x="0" y="0"/>
                              <a:ext cx="1710607" cy="3657600"/>
                              <a:chOff x="0" y="0"/>
                              <a:chExt cx="1710843" cy="3657600"/>
                            </a:xfrm>
                          </wpg:grpSpPr>
                          <wpg:grpSp>
                            <wpg:cNvPr id="1843222630" name="Group 10"/>
                            <wpg:cNvGrpSpPr/>
                            <wpg:grpSpPr>
                              <a:xfrm>
                                <a:off x="0" y="0"/>
                                <a:ext cx="1710843" cy="3657600"/>
                                <a:chOff x="0" y="0"/>
                                <a:chExt cx="1710843" cy="3657600"/>
                              </a:xfrm>
                            </wpg:grpSpPr>
                            <wpg:grpSp>
                              <wpg:cNvPr id="1613713937" name="Group 7"/>
                              <wpg:cNvGrpSpPr/>
                              <wpg:grpSpPr>
                                <a:xfrm>
                                  <a:off x="0" y="0"/>
                                  <a:ext cx="1710843" cy="3657600"/>
                                  <a:chOff x="0" y="0"/>
                                  <a:chExt cx="1710843"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48" cstate="print">
                                    <a:extLst>
                                      <a:ext uri="{28A0092B-C50C-407E-A947-70E740481C1C}">
                                        <a14:useLocalDpi xmlns:a14="http://schemas.microsoft.com/office/drawing/2010/main" val="0"/>
                                      </a:ext>
                                    </a:extLst>
                                  </a:blip>
                                  <a:srcRect r="65485"/>
                                  <a:stretch/>
                                </pic:blipFill>
                                <pic:spPr>
                                  <a:xfrm>
                                    <a:off x="0" y="0"/>
                                    <a:ext cx="1262418" cy="3657600"/>
                                  </a:xfrm>
                                  <a:prstGeom prst="rect">
                                    <a:avLst/>
                                  </a:prstGeom>
                                </pic:spPr>
                              </pic:pic>
                              <pic:pic xmlns:pic="http://schemas.openxmlformats.org/drawingml/2006/picture">
                                <pic:nvPicPr>
                                  <pic:cNvPr id="1719771681" name="Picture 5" descr="A graph with red and blue points&#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66667" t="38542" r="2604" b="41406"/>
                                  <a:stretch/>
                                </pic:blipFill>
                                <pic:spPr bwMode="auto">
                                  <a:xfrm>
                                    <a:off x="757286" y="2558955"/>
                                    <a:ext cx="953557" cy="622395"/>
                                  </a:xfrm>
                                  <a:prstGeom prst="rect">
                                    <a:avLst/>
                                  </a:prstGeom>
                                  <a:ln>
                                    <a:noFill/>
                                  </a:ln>
                                  <a:extLst>
                                    <a:ext uri="{53640926-AAD7-44D8-BBD7-CCE9431645EC}">
                                      <a14:shadowObscured xmlns:a14="http://schemas.microsoft.com/office/drawing/2010/main"/>
                                    </a:ext>
                                  </a:extLst>
                                </pic:spPr>
                              </pic:pic>
                            </wpg:grpSp>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2EAA19" id="Group 28" o:spid="_x0000_s1068" style="position:absolute;left:0;text-align:left;margin-left:302pt;margin-top:0;width:163.6pt;height:355.3pt;z-index:251726848;mso-height-relative:margin" coordsize="20777,451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jkdj0fkEhkUjkklk0nlEplUrlktl0vmExmUzmk1m03nE5nU7nk9n0/oFBo&#10;VDolFo1HpFJpULgT/pdPqFRqVTqlVq1XrFZrVbrldr1fsFhsVjslls1ntFptVrh1NtlvuFxuVzul&#10;1u13vF5vV7vl9v1/wGBwWDwkRt2FxGJxWLxmNx2PyGRyWTymVy2XzGZpMB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FgAOLgoWxzpyGJyWTymVy2XzGZzWbzmdz2f0F3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">
                <v:group id="Group 13" o:spid="_x0000_s1069" style="position:absolute;width:20263;height:36576" coordsize="20263,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">
                  <v:shape id="Picture 896722289" o:spid="_x0000_s1070" type="#_x0000_t75" alt="A graph with red and blue points&#10;&#10;Description automatically generated" style="position:absolute;left:12624;width:763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">
                    <v:imagedata r:id="rId50" o:title="A graph with red and blue points&#10;&#10;Description automatically generated" cropleft="51842f"/>
                  </v:shape>
                  <v:group id="Group 12" o:spid="_x0000_s1071" style="position:absolute;width:17106;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Group 10" o:spid="_x0000_s1072"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group id="Group 7" o:spid="_x0000_s1073" style="position:absolute;width:17108;height:36576" coordsize="17108,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">
                        <v:shape id="Picture 6" o:spid="_x0000_s1074" type="#_x0000_t75" alt="A graph with red and blue points&#10;&#10;Description automatically generated" style="position:absolute;width:12624;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">
                          <v:imagedata r:id="rId50" o:title="A graph with red and blue points&#10;&#10;Description automatically generated" cropright="42916f"/>
                        </v:shape>
                        <v:shape id="Picture 5" o:spid="_x0000_s1075" type="#_x0000_t75" alt="A graph with red and blue points&#10;&#10;Description automatically generated" style="position:absolute;left:7572;top:25589;width:9536;height:6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">
                          <v:imagedata r:id="rId51" o:title="A graph with red and blue points&#10;&#10;Description automatically generated" croptop="25259f" cropbottom="27136f" cropleft="43691f" cropright="1707f"/>
                        </v:shape>
                      </v:group>
                      <v:shape id="Text Box 9" o:spid="_x0000_s1076"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77"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group>
                <v:shape id="Text Box 2" o:spid="_x0000_s1078"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71EB2768"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Pr>
                            <w:sz w:val="20"/>
                            <w:szCs w:val="20"/>
                          </w:rPr>
                          <w:t xml:space="preserve">Forecasters predicted that distraction would reduce negative affective intensity by a greater magnitude than experiencers reported that it </w:t>
                        </w:r>
                        <w:proofErr w:type="gramStart"/>
                        <w:r>
                          <w:rPr>
                            <w:sz w:val="20"/>
                            <w:szCs w:val="20"/>
                          </w:rPr>
                          <w:t>actually had</w:t>
                        </w:r>
                        <w:proofErr w:type="gramEnd"/>
                        <w:r>
                          <w:rPr>
                            <w:sz w:val="20"/>
                            <w:szCs w:val="20"/>
                          </w:rPr>
                          <w:t xml:space="preserve">. </w:t>
                        </w:r>
                      </w:p>
                    </w:txbxContent>
                  </v:textbox>
                </v:shape>
                <w10:wrap type="square"/>
              </v:group>
            </w:pict>
          </mc:Fallback>
        </mc:AlternateContent>
      </w:r>
      <w:r w:rsidR="00304D13">
        <w:rPr>
          <w:bCs/>
          <w:szCs w:val="24"/>
        </w:rPr>
        <w:t xml:space="preserve">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 xml:space="preserve">significant </w:t>
      </w:r>
      <w:proofErr w:type="gramStart"/>
      <w:r w:rsidR="00D9730E">
        <w:rPr>
          <w:bCs/>
          <w:szCs w:val="24"/>
        </w:rPr>
        <w:t>difference</w:t>
      </w:r>
      <w:r w:rsidRPr="00463F45">
        <w:rPr>
          <w:noProof/>
          <w:szCs w:val="24"/>
        </w:rPr>
        <w:t xml:space="preserve"> </w:t>
      </w:r>
      <w:r w:rsidR="00D9730E">
        <w:rPr>
          <w:bCs/>
          <w:szCs w:val="24"/>
        </w:rPr>
        <w:t xml:space="preserve"> between</w:t>
      </w:r>
      <w:proofErr w:type="gramEnd"/>
      <w:r w:rsidR="00D9730E">
        <w:rPr>
          <w:bCs/>
          <w:szCs w:val="24"/>
        </w:rPr>
        <w:t xml:space="preserve"> experiencers and forecasters in how effectively distraction reduces affective intensity (</w:t>
      </w:r>
      <w:r w:rsidR="00D9730E" w:rsidRPr="00E633F1">
        <w:rPr>
          <w:bCs/>
          <w:i/>
          <w:iCs/>
          <w:szCs w:val="24"/>
        </w:rPr>
        <w:t>x̄</w:t>
      </w:r>
      <w:r w:rsidR="00D9730E">
        <w:rPr>
          <w:bCs/>
          <w:i/>
          <w:iCs/>
          <w:szCs w:val="24"/>
        </w:rPr>
        <w:t xml:space="preserve"> </w:t>
      </w:r>
      <w:r w:rsidR="00D9730E">
        <w:rPr>
          <w:bCs/>
          <w:i/>
          <w:iCs/>
          <w:szCs w:val="24"/>
          <w:vertAlign w:val="subscript"/>
        </w:rPr>
        <w:t xml:space="preserve">Experienc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D9730E">
        <w:rPr>
          <w:bCs/>
          <w:i/>
          <w:iCs/>
          <w:szCs w:val="24"/>
          <w:vertAlign w:val="subscript"/>
        </w:rPr>
        <w:t>Forecast</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9" w:name="_Hlk120030645"/>
    </w:p>
    <w:p w14:paraId="19A92E23" w14:textId="35A510D2" w:rsidR="00654027" w:rsidRDefault="00C42BA3" w:rsidP="000967D7">
      <w:pPr>
        <w:spacing w:after="0" w:line="480" w:lineRule="auto"/>
        <w:ind w:left="0" w:firstLine="720"/>
        <w:rPr>
          <w:szCs w:val="24"/>
        </w:rPr>
      </w:pPr>
      <w:r>
        <w:rPr>
          <w:szCs w:val="24"/>
        </w:rPr>
        <w:t>Three</w:t>
      </w:r>
      <w:r w:rsidR="00B720B2" w:rsidRPr="008C7178">
        <w:rPr>
          <w:szCs w:val="24"/>
        </w:rPr>
        <w:t xml:space="preserve"> experiment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Experiment</w:t>
      </w:r>
      <w:r w:rsidR="0099482C">
        <w:rPr>
          <w:szCs w:val="24"/>
        </w:rPr>
        <w:t>s</w:t>
      </w:r>
      <w:r w:rsidR="00B720B2" w:rsidRPr="008C7178">
        <w:rPr>
          <w:szCs w:val="24"/>
        </w:rPr>
        <w:t xml:space="preserve"> 1 tasked untrained participants to recall emotional and spontaneous regulatory behaviors in a surprise recall task after exposur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B720B2" w:rsidRPr="008C7178">
        <w:rPr>
          <w:szCs w:val="24"/>
        </w:rPr>
        <w:t xml:space="preserve">Experiment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forecasters overpredicted how often distraction was used by experiencers. Study 3 measured differences between experiencers and forecasters regarding </w:t>
      </w:r>
      <w:r w:rsidR="006021D3">
        <w:rPr>
          <w:szCs w:val="24"/>
        </w:rPr>
        <w:t>ER</w:t>
      </w:r>
      <w:r>
        <w:rPr>
          <w:szCs w:val="24"/>
        </w:rPr>
        <w:t xml:space="preserve"> within the same study and found significant differences</w:t>
      </w:r>
      <w:r w:rsidR="007B2779">
        <w:rPr>
          <w:szCs w:val="24"/>
        </w:rPr>
        <w:t xml:space="preserve"> between forecasters and experiencers</w:t>
      </w:r>
      <w:r>
        <w:rPr>
          <w:szCs w:val="24"/>
        </w:rPr>
        <w:t xml:space="preserve"> in how often </w:t>
      </w:r>
      <w:r w:rsidR="007B2779">
        <w:rPr>
          <w:szCs w:val="24"/>
        </w:rPr>
        <w:t xml:space="preserve">distraction was used or </w:t>
      </w:r>
      <w:r w:rsidR="0039054B">
        <w:rPr>
          <w:szCs w:val="24"/>
        </w:rPr>
        <w:t>forecasted</w:t>
      </w:r>
      <w:r w:rsidR="007B2779">
        <w:rPr>
          <w:szCs w:val="24"/>
        </w:rPr>
        <w:t xml:space="preserve"> </w:t>
      </w:r>
      <w:r>
        <w:rPr>
          <w:szCs w:val="24"/>
        </w:rPr>
        <w:t xml:space="preserve">and how effective the groups </w:t>
      </w:r>
      <w:r w:rsidR="007B2779">
        <w:rPr>
          <w:szCs w:val="24"/>
        </w:rPr>
        <w:t>reported and predicted distraction to be.</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 xml:space="preserve">in everyday </w:t>
      </w:r>
      <w:proofErr w:type="gramStart"/>
      <w:r w:rsidR="007B2779" w:rsidRPr="008C7178">
        <w:rPr>
          <w:szCs w:val="24"/>
        </w:rPr>
        <w:t>life</w:t>
      </w:r>
      <w:r w:rsidR="007B2779" w:rsidRPr="008C7178" w:rsidDel="007B2779">
        <w:rPr>
          <w:szCs w:val="24"/>
        </w:rPr>
        <w:t xml:space="preserve"> </w:t>
      </w:r>
      <w:r w:rsidR="00B720B2" w:rsidRPr="008C7178">
        <w:rPr>
          <w:szCs w:val="24"/>
        </w:rPr>
        <w:t xml:space="preserve"> may</w:t>
      </w:r>
      <w:proofErr w:type="gramEnd"/>
      <w:r w:rsidR="00B720B2" w:rsidRPr="008C7178">
        <w:rPr>
          <w:szCs w:val="24"/>
        </w:rPr>
        <w:t xml:space="preserve"> </w:t>
      </w:r>
      <w:r w:rsidR="007B2779">
        <w:rPr>
          <w:szCs w:val="24"/>
        </w:rPr>
        <w:t xml:space="preserve">strongly influence the efficacy and frequency with which regulatory strategies are used. </w:t>
      </w:r>
      <w:r w:rsidR="00B720B2" w:rsidRPr="008C7178">
        <w:rPr>
          <w:szCs w:val="24"/>
        </w:rPr>
        <w:t xml:space="preserve">   </w:t>
      </w:r>
    </w:p>
    <w:p w14:paraId="53B9A953" w14:textId="04D14BB2"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Pr>
          <w:szCs w:val="24"/>
        </w:rPr>
        <w:t>offer 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466715">
        <w:rPr>
          <w:szCs w:val="24"/>
        </w:rPr>
        <w:instrText xml:space="preserve"> ADDIN ZOTERO_ITEM CSL_CITATION {"citationID":"wsdmws7V","properties":{"formattedCitation":"(Suri et al., 2018; Young &amp; Suri, 2020)","plainCitation":"(Suri et al., 2018; Young &amp; Suri, 2020)","noteIndex":0},"citationItems":[{"id":3454,"uris":["http://zotero.org/users/6239255/items/HJB57SEU"],"itemData":{"id":3454,"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5E73FF">
        <w:rPr>
          <w:szCs w:val="24"/>
        </w:rPr>
        <w:t>,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 xml:space="preserve">computational decision-making frameworks of </w:t>
      </w:r>
      <w:r w:rsidR="006021D3">
        <w:rPr>
          <w:szCs w:val="24"/>
        </w:rPr>
        <w:t>ER</w:t>
      </w:r>
      <w:r w:rsidR="00E82ED7">
        <w:rPr>
          <w:szCs w:val="24"/>
        </w:rPr>
        <w:t xml:space="preserve"> </w:t>
      </w:r>
      <w:r w:rsidR="00E82ED7">
        <w:rPr>
          <w:szCs w:val="24"/>
        </w:rPr>
        <w:fldChar w:fldCharType="begin"/>
      </w:r>
      <w:r w:rsidR="00466715">
        <w:rPr>
          <w:szCs w:val="24"/>
        </w:rPr>
        <w:instrText xml:space="preserve"> ADDIN ZOTERO_ITEM CSL_CITATION {"citationID":"i4p7EEI8","properties":{"formattedCitation":"(Etkin et al., 2015)","plainCitation":"(Etkin et al., 2015)","noteIndex":0},"citationItems":[{"id":3226,"uris":["http://zotero.org/users/6239255/items/6MPLBPY5"],"itemData":{"id":322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xml:space="preserve">. However, the unrelenting, attention-grabbing nature </w:t>
      </w:r>
      <w:r w:rsidR="00E82ED7">
        <w:rPr>
          <w:szCs w:val="24"/>
        </w:rPr>
        <w:lastRenderedPageBreak/>
        <w:t>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466715">
        <w:rPr>
          <w:szCs w:val="24"/>
        </w:rPr>
        <w:instrText xml:space="preserve"> ADDIN ZOTERO_ITEM CSL_CITATION {"citationID":"QzrtSgsy","properties":{"formattedCitation":"(Uusberg et al., 2019)","plainCitation":"(Uusberg et al., 2019)","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5C0C32">
        <w:rPr>
          <w:szCs w:val="24"/>
        </w:rPr>
        <w:t>Experiment</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w:t>
      </w:r>
    </w:p>
    <w:p w14:paraId="3F0174DA" w14:textId="573D876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6660F3">
        <w:rPr>
          <w:szCs w:val="24"/>
        </w:rPr>
        <w:instrText xml:space="preserve"> ADDIN ZOTERO_ITEM CSL_CITATION {"citationID":"qHF1Xetf","properties":{"formattedCitation":"(Bramson et al., 2023)","plainCitation":"(Bramson et al., 2023)","noteIndex":0},"citationItems":[{"id":20996,"uris":["http://zotero.org/users/6239255/items/ZTSPGSIM"],"itemData":{"id":20996,"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6660F3">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21006,"uris":["http://zotero.org/users/6239255/items/SPAY8WIT"],"itemData":{"id":2100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2913,"uris":["http://zotero.org/users/6239255/items/SSI6FM78"],"itemData":{"id":2913,"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3070,"uris":["http://zotero.org/users/6239255/items/BIZ5A6BW"],"itemData":{"id":3070,"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52343D">
        <w:rPr>
          <w:szCs w:val="24"/>
        </w:rPr>
        <w:instrText xml:space="preserve"> ADDIN ZOTERO_ITEM CSL_CITATION {"citationID":"IIsuZviF","properties":{"formattedCitation":"(Ridderinkhof, 2017)","plainCitation":"(Ridderinkhof, 2017)","noteIndex":0},"citationItems":[{"id":21000,"uris":["http://zotero.org/users/6239255/items/DLDV98MA"],"itemData":{"id":21000,"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 as a participant was able to mitigate a negative emotional reaction by physically circumventing the stimulus.</w:t>
      </w:r>
      <w:r w:rsidR="00CB6F14">
        <w:rPr>
          <w:szCs w:val="24"/>
        </w:rPr>
        <w:t xml:space="preserve"> Stimulus-response paradigms which situate participants in stationary </w:t>
      </w:r>
      <w:r w:rsidR="00CB6F14">
        <w:rPr>
          <w:szCs w:val="24"/>
        </w:rPr>
        <w:lastRenderedPageBreak/>
        <w:t xml:space="preserve">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4C441574" w:rsidR="00654027" w:rsidRDefault="00733E94" w:rsidP="000967D7">
      <w:pPr>
        <w:spacing w:after="0" w:line="480" w:lineRule="auto"/>
        <w:ind w:left="0" w:firstLine="720"/>
        <w:rPr>
          <w:szCs w:val="24"/>
        </w:rPr>
      </w:pPr>
      <w:r>
        <w:rPr>
          <w:szCs w:val="24"/>
        </w:rPr>
        <w:t>C</w:t>
      </w:r>
      <w:r w:rsidRPr="008C7178">
        <w:rPr>
          <w:szCs w:val="24"/>
        </w:rPr>
        <w:t xml:space="preserve">old-hot empathy gap </w:t>
      </w:r>
      <w:r w:rsidR="00B720B2" w:rsidRPr="008C7178">
        <w:rPr>
          <w:szCs w:val="24"/>
        </w:rPr>
        <w:t>research</w:t>
      </w:r>
      <w:r w:rsidR="001213D1">
        <w:rPr>
          <w:szCs w:val="24"/>
        </w:rPr>
        <w:t xml:space="preserve">, which measures </w:t>
      </w:r>
      <w:r>
        <w:rPr>
          <w:szCs w:val="24"/>
        </w:rPr>
        <w:t>forecasting differences</w:t>
      </w:r>
      <w:r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Pr="008C7178">
        <w:rPr>
          <w:szCs w:val="24"/>
        </w:rPr>
        <w:t>feel</w:t>
      </w:r>
      <w:r w:rsidR="00DC6428">
        <w:rPr>
          <w:szCs w:val="24"/>
        </w:rPr>
        <w:t xml:space="preserve"> hypothetically </w:t>
      </w:r>
      <w:r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466715">
        <w:rPr>
          <w:szCs w:val="24"/>
        </w:rPr>
        <w:instrText xml:space="preserve"> ADDIN ZOTERO_ITEM CSL_CITATION {"citationID":"wRPldGvD","properties":{"formattedCitation":"(Loewenstein, 1996)","plainCitation":"(Loewenstein, 1996)","noteIndex":0},"citationItems":[{"id":11933,"uris":["http://zotero.org/users/6239255/items/5ZY4QDPT"],"itemData":{"id":11933,"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1213D1">
        <w:rPr>
          <w:szCs w:val="24"/>
        </w:rPr>
        <w:t xml:space="preserve"> are relevant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466715">
        <w:rPr>
          <w:szCs w:val="24"/>
        </w:rPr>
        <w:instrText xml:space="preserve"> ADDIN ZOTERO_ITEM CSL_CITATION {"citationID":"lOwqpP9j","properties":{"formattedCitation":"(Sayette et al., 2008; Van Boven &amp; Loewenstein, 2003)","plainCitation":"(Sayette et al., 2008; Van Boven &amp; Loewenstein, 2003)","noteIndex":0},"citationItems":[{"id":11934,"uris":["http://zotero.org/users/6239255/items/L5DVCVBD"],"itemData":{"id":11934,"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1932,"uris":["http://zotero.org/users/6239255/items/WV76XXQ2"],"itemData":{"id":1193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466715">
        <w:rPr>
          <w:szCs w:val="24"/>
        </w:rPr>
        <w:instrText xml:space="preserve"> ADDIN ZOTERO_ITEM CSL_CITATION {"citationID":"rGEXU2eF","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466715">
        <w:rPr>
          <w:szCs w:val="24"/>
        </w:rPr>
        <w:instrText xml:space="preserve"> ADDIN ZOTERO_ITEM CSL_CITATION {"citationID":"p7SIfO5i","properties":{"formattedCitation":"(FeldmanHall et al., 2012)","plainCitation":"(FeldmanHall et al., 2012)","noteIndex":0},"citationItems":[{"id":12036,"uris":["http://zotero.org/users/6239255/items/9L5RXCV5"],"itemData":{"id":12036,"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15712">
        <w:rPr>
          <w:szCs w:val="24"/>
        </w:rPr>
        <w:instrText xml:space="preserve"> ADDIN ZOTERO_ITEM CSL_CITATION {"citationID":"oyV779D4","properties":{"formattedCitation":"(Wennerhold &amp; Friese, 2020)","plainCitation":"(Wennerhold &amp; Friese, 2020)","noteIndex":0},"citationItems":[{"id":21012,"uris":["http://zotero.org/users/6239255/items/56XXYP74"],"itemData":{"id":21012,"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15712">
        <w:rPr>
          <w:szCs w:val="24"/>
        </w:rPr>
        <w:instrText xml:space="preserve"> ADDIN ZOTERO_ITEM CSL_CITATION {"citationID":"SpYrSwCB","properties":{"formattedCitation":"(Friedman &amp; Gustavson, 2022)","plainCitation":"(Friedman &amp; Gustavson, 2022)","noteIndex":0},"citationItems":[{"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DA5A6D">
        <w:rPr>
          <w:szCs w:val="24"/>
        </w:rPr>
        <w:instrText xml:space="preserve"> ADDIN ZOTERO_ITEM CSL_CITATION {"citationID":"Co8rn84t","properties":{"formattedCitation":"(Grund &amp; Carstens, 2019)","plainCitation":"(Grund &amp; Carstens, 2019)","noteIndex":0},"citationItems":[{"id":21010,"uris":["http://zotero.org/users/6239255/items/5TZLJG63"],"itemData":{"id":21010,"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77CB44F3"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w:t>
      </w:r>
      <w:r w:rsidR="005C0C32">
        <w:rPr>
          <w:szCs w:val="24"/>
        </w:rPr>
        <w:lastRenderedPageBreak/>
        <w:t>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466715">
        <w:rPr>
          <w:szCs w:val="24"/>
        </w:rPr>
        <w:instrText xml:space="preserve"> ADDIN ZOTERO_ITEM CSL_CITATION {"citationID":"CrEJNpg8","properties":{"formattedCitation":"(Clasen, 2019; Tashjian et al., 2022)","plainCitation":"(Clasen, 2019; Tashjian et al., 2022)","noteIndex":0},"citationItems":[{"id":60,"uris":["http://zotero.org/users/6239255/items/VW7RHI47","http://zotero.org/users/6239255/items/LQ78SZH5"],"itemData":{"id":60,"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11938,"uris":["http://zotero.org/users/6239255/items/SMCJQ3BP"],"itemData":{"id":11938,"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Experiment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7B2779">
        <w:rPr>
          <w:szCs w:val="24"/>
        </w:rPr>
        <w:t xml:space="preserve">Experiments 2 and 3 were also conducted entirely online. Though means of standardizing the experience were attempted, </w:t>
      </w:r>
      <w:proofErr w:type="gramStart"/>
      <w:r w:rsidR="007B2779">
        <w:rPr>
          <w:szCs w:val="24"/>
        </w:rPr>
        <w:t>we  have</w:t>
      </w:r>
      <w:proofErr w:type="gramEnd"/>
      <w:r w:rsidR="007B2779">
        <w:rPr>
          <w:szCs w:val="24"/>
        </w:rPr>
        <w:t xml:space="preserve"> less control than possible in an in-person context and cannot guarantee that participants were fully focused on study tasks.</w:t>
      </w:r>
      <w:r w:rsidR="0043784E" w:rsidRPr="0043784E">
        <w:rPr>
          <w:szCs w:val="24"/>
        </w:rPr>
        <w:t xml:space="preserve"> </w:t>
      </w:r>
    </w:p>
    <w:p w14:paraId="00A6FD1A" w14:textId="54BF8CBE"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466715">
        <w:rPr>
          <w:szCs w:val="24"/>
        </w:rPr>
        <w:instrText xml:space="preserve"> ADDIN ZOTERO_ITEM CSL_CITATION {"citationID":"ZHOETgDB","properties":{"formattedCitation":"(Uusberg et al., 2019; Webb et al., 2012)","plainCitation":"(Uusberg et al., 2019; Webb et al., 2012)","noteIndex":0},"citationItems":[{"id":20395,"uris":["http://zotero.org/users/6239255/items/VEAFCWZT"],"itemData":{"id":20395,"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4048,"uris":["http://zotero.org/users/6239255/items/ACQX4ZKE"],"itemData":{"id":4048,"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w:t>
      </w:r>
      <w:r w:rsidR="0023367E">
        <w:rPr>
          <w:szCs w:val="24"/>
        </w:rPr>
        <w:lastRenderedPageBreak/>
        <w:t>a question</w:t>
      </w:r>
      <w:r w:rsidR="004830AC">
        <w:rPr>
          <w:szCs w:val="24"/>
        </w:rPr>
        <w:t xml:space="preserve"> with sufficient power</w:t>
      </w:r>
      <w:r w:rsidR="0023367E">
        <w:rPr>
          <w:szCs w:val="24"/>
        </w:rPr>
        <w:t xml:space="preserve"> would necessitate far more observations than are available in this dataset.   </w:t>
      </w:r>
    </w:p>
    <w:p w14:paraId="7FF5C8CC" w14:textId="30D7AB90"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ilot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466715">
        <w:rPr>
          <w:szCs w:val="24"/>
        </w:rPr>
        <w:instrText xml:space="preserve"> ADDIN ZOTERO_ITEM CSL_CITATION {"citationID":"MFkSj63U","properties":{"formattedCitation":"(Young &amp; Suri, 2020)","plainCitation":"(Young &amp; Suri, 2020)","noteIndex":0},"citationItems":[{"id":3445,"uris":["http://zotero.org/users/6239255/items/KFDUP2SQ"],"itemData":{"id":3445,"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4181E3"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Pr="008C7178">
        <w:rPr>
          <w:szCs w:val="24"/>
        </w:rPr>
        <w:t xml:space="preserve"> </w:t>
      </w:r>
      <w:r w:rsidR="007B2779">
        <w:rPr>
          <w:szCs w:val="24"/>
        </w:rPr>
        <w:t xml:space="preserve">dynamic, </w:t>
      </w:r>
      <w:proofErr w:type="gramStart"/>
      <w:r w:rsidR="007B2779">
        <w:rPr>
          <w:szCs w:val="24"/>
        </w:rPr>
        <w:t>multimodal</w:t>
      </w:r>
      <w:proofErr w:type="gramEnd"/>
      <w:r w:rsidR="007B2779">
        <w:rPr>
          <w:szCs w:val="24"/>
        </w:rPr>
        <w:t xml:space="preserve"> and </w:t>
      </w:r>
      <w:r w:rsidRPr="008C7178">
        <w:rPr>
          <w:szCs w:val="24"/>
        </w:rPr>
        <w:t>high-intensity setting</w:t>
      </w:r>
      <w:r w:rsidR="007B2779">
        <w:rPr>
          <w:szCs w:val="24"/>
        </w:rPr>
        <w:t>s</w:t>
      </w:r>
      <w:r w:rsidRPr="008C7178">
        <w:rPr>
          <w:szCs w:val="24"/>
        </w:rPr>
        <w:t xml:space="preserve"> </w:t>
      </w:r>
      <w:r w:rsidR="00B671FF">
        <w:rPr>
          <w:szCs w:val="24"/>
        </w:rPr>
        <w:t xml:space="preserve">using </w:t>
      </w:r>
      <w:r w:rsidRPr="008C7178">
        <w:rPr>
          <w:szCs w:val="24"/>
        </w:rPr>
        <w:t xml:space="preserve">untrained participants. This approach offers an alternative means of exploring </w:t>
      </w:r>
      <w:r w:rsidR="006021D3">
        <w:rPr>
          <w:szCs w:val="24"/>
        </w:rPr>
        <w:t>ER</w:t>
      </w:r>
      <w:r w:rsidRPr="008C7178">
        <w:rPr>
          <w:szCs w:val="24"/>
        </w:rPr>
        <w:t xml:space="preserve">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 xml:space="preserve">in study </w:t>
      </w:r>
      <w:r w:rsidR="001162B0">
        <w:rPr>
          <w:szCs w:val="24"/>
        </w:rPr>
        <w:lastRenderedPageBreak/>
        <w:t>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istic design. In failing to replicate lab results with Studies 1 but finding a modest association in Stud</w:t>
      </w:r>
      <w:r w:rsidR="007B2779">
        <w:rPr>
          <w:szCs w:val="24"/>
        </w:rPr>
        <w:t>ies</w:t>
      </w:r>
      <w:r w:rsidRPr="008C7178">
        <w:rPr>
          <w:szCs w:val="24"/>
        </w:rPr>
        <w:t xml:space="preserve"> </w:t>
      </w:r>
      <w:r w:rsidR="001162B0">
        <w:rPr>
          <w:szCs w:val="24"/>
        </w:rPr>
        <w:t>2</w:t>
      </w:r>
      <w:r w:rsidR="007B2779">
        <w:rPr>
          <w:szCs w:val="24"/>
        </w:rPr>
        <w:t xml:space="preserve"> and 3</w:t>
      </w:r>
      <w:r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3"/>
    <w:bookmarkEnd w:id="9"/>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77777777"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6D4F62DF"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 and 2022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 Publications using the same dataset include Stasiak et al., 2023.</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17907A"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Experiment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3">
        <w:r w:rsidR="0038635A" w:rsidRPr="008C7178">
          <w:rPr>
            <w:color w:val="0563C1"/>
            <w:szCs w:val="24"/>
            <w:u w:val="single" w:color="0563C1"/>
          </w:rPr>
          <w:t>https://aspredicted.org/DP1_453</w:t>
        </w:r>
      </w:hyperlink>
      <w:hyperlink r:id="rId54">
        <w:r w:rsidR="0038635A">
          <w:rPr>
            <w:szCs w:val="24"/>
          </w:rPr>
          <w:t>,</w:t>
        </w:r>
      </w:hyperlink>
      <w:r w:rsidR="00B720B2" w:rsidRPr="008C7178">
        <w:rPr>
          <w:szCs w:val="24"/>
        </w:rPr>
        <w:t xml:space="preserve"> </w:t>
      </w:r>
      <w:hyperlink r:id="rId55" w:history="1">
        <w:r w:rsidRPr="00561755">
          <w:rPr>
            <w:rStyle w:val="Hyperlink"/>
            <w:szCs w:val="24"/>
          </w:rPr>
          <w:t>https://aspredicted.org/XXH</w:t>
        </w:r>
      </w:hyperlink>
      <w:hyperlink r:id="rId56">
        <w:r w:rsidR="00B720B2" w:rsidRPr="008C7178">
          <w:rPr>
            <w:color w:val="0563C1"/>
            <w:szCs w:val="24"/>
            <w:u w:val="single" w:color="0563C1"/>
          </w:rPr>
          <w:t>_</w:t>
        </w:r>
      </w:hyperlink>
      <w:hyperlink r:id="rId57">
        <w:r w:rsidR="00B720B2" w:rsidRPr="008C7178">
          <w:rPr>
            <w:color w:val="0563C1"/>
            <w:szCs w:val="24"/>
            <w:u w:val="single" w:color="0563C1"/>
          </w:rPr>
          <w:t>W1V</w:t>
        </w:r>
      </w:hyperlink>
      <w:hyperlink r:id="rId58">
        <w:r w:rsidR="00B720B2" w:rsidRPr="008C7178">
          <w:rPr>
            <w:szCs w:val="24"/>
          </w:rPr>
          <w:t>,</w:t>
        </w:r>
      </w:hyperlink>
      <w:r w:rsidR="00B720B2" w:rsidRPr="008C7178">
        <w:rPr>
          <w:szCs w:val="24"/>
        </w:rPr>
        <w:t xml:space="preserve"> </w:t>
      </w:r>
      <w:r w:rsidR="0038635A">
        <w:rPr>
          <w:szCs w:val="24"/>
        </w:rPr>
        <w:t xml:space="preserve">and </w:t>
      </w:r>
      <w:hyperlink r:id="rId5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lastRenderedPageBreak/>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7E845EE1"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RediT</w:t>
      </w:r>
      <w:proofErr w:type="spellEnd"/>
      <w:r w:rsidRPr="00BE73D6">
        <w:rPr>
          <w:b/>
          <w:bCs/>
          <w:szCs w:val="24"/>
        </w:rPr>
        <w:t>:</w:t>
      </w:r>
    </w:p>
    <w:p w14:paraId="2BE4554D" w14:textId="0DC5F6A5"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Conceptualization, Methodology, Software, Validation, Formal analysis, Investigation, Data Curation, Writing - Original Draft, Writing -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Investigation, Resources, Data Curation, Writing -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Software, Validation, Formal analysis, Writing -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Conceptualization, Resources, Writing -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Conceptualization, Methodology, Resources, Writing -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EF84C1C" w14:textId="77777777" w:rsidR="00DA5A6D" w:rsidRDefault="00054CD8" w:rsidP="00DA5A6D">
      <w:pPr>
        <w:pStyle w:val="Bibliography"/>
      </w:pPr>
      <w:r>
        <w:fldChar w:fldCharType="begin"/>
      </w:r>
      <w:r>
        <w:instrText xml:space="preserve"> ADDIN ZOTERO_BIBL {"uncited":[],"omitted":[],"custom":[]} CSL_BIBLIOGRAPHY </w:instrText>
      </w:r>
      <w:r>
        <w:fldChar w:fldCharType="separate"/>
      </w:r>
      <w:r w:rsidR="00DA5A6D">
        <w:t xml:space="preserve">Aldao, A. (2013). The Future of Emotion Regulation Research: Capturing Context. </w:t>
      </w:r>
      <w:r w:rsidR="00DA5A6D">
        <w:rPr>
          <w:i/>
          <w:iCs/>
        </w:rPr>
        <w:t>Perspectives on Psychological Science</w:t>
      </w:r>
      <w:r w:rsidR="00DA5A6D">
        <w:t xml:space="preserve">, </w:t>
      </w:r>
      <w:r w:rsidR="00DA5A6D">
        <w:rPr>
          <w:i/>
          <w:iCs/>
        </w:rPr>
        <w:t>8</w:t>
      </w:r>
      <w:r w:rsidR="00DA5A6D">
        <w:t>(2), 155–172. https://doi.org/10.1177/1745691612459518</w:t>
      </w:r>
    </w:p>
    <w:p w14:paraId="668C7E33" w14:textId="77777777" w:rsidR="00DA5A6D" w:rsidRDefault="00DA5A6D" w:rsidP="00DA5A6D">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6D254ED" w14:textId="77777777" w:rsidR="00DA5A6D" w:rsidRDefault="00DA5A6D" w:rsidP="00DA5A6D">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E10DF3D" w14:textId="77777777" w:rsidR="00DA5A6D" w:rsidRDefault="00DA5A6D" w:rsidP="00DA5A6D">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8510A84" w14:textId="77777777" w:rsidR="00DA5A6D" w:rsidRDefault="00DA5A6D" w:rsidP="00DA5A6D">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480D3E3F" w14:textId="77777777" w:rsidR="00DA5A6D" w:rsidRDefault="00DA5A6D" w:rsidP="00DA5A6D">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3F19DDFD" w14:textId="77777777" w:rsidR="00DA5A6D" w:rsidRDefault="00DA5A6D" w:rsidP="00DA5A6D">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E660A5A" w14:textId="77777777" w:rsidR="00DA5A6D" w:rsidRDefault="00DA5A6D" w:rsidP="00DA5A6D">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0BA7F790" w14:textId="77777777" w:rsidR="00DA5A6D" w:rsidRDefault="00DA5A6D" w:rsidP="00DA5A6D">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45D1131F" w14:textId="77777777" w:rsidR="00DA5A6D" w:rsidRDefault="00DA5A6D" w:rsidP="00DA5A6D">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00D774DE" w14:textId="77777777" w:rsidR="00DA5A6D" w:rsidRDefault="00DA5A6D" w:rsidP="00DA5A6D">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4AB0BA3" w14:textId="77777777" w:rsidR="00DA5A6D" w:rsidRDefault="00DA5A6D" w:rsidP="00DA5A6D">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10EA65C1" w14:textId="77777777" w:rsidR="00DA5A6D" w:rsidRDefault="00DA5A6D" w:rsidP="00DA5A6D">
      <w:pPr>
        <w:pStyle w:val="Bibliography"/>
      </w:pPr>
      <w:r>
        <w:t xml:space="preserve">Clasen, M. (2019). </w:t>
      </w:r>
      <w:r>
        <w:rPr>
          <w:i/>
          <w:iCs/>
        </w:rPr>
        <w:t>Adrenaline junkies and white-knucklers_ A quantitative study of fear management in haunted house visitors</w:t>
      </w:r>
      <w:r>
        <w:t>. 11.</w:t>
      </w:r>
    </w:p>
    <w:p w14:paraId="0B4E4D85" w14:textId="77777777" w:rsidR="00DA5A6D" w:rsidRDefault="00DA5A6D" w:rsidP="00DA5A6D">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5600A7D4" w14:textId="77777777" w:rsidR="00DA5A6D" w:rsidRDefault="00DA5A6D" w:rsidP="00DA5A6D">
      <w:pPr>
        <w:pStyle w:val="Bibliography"/>
      </w:pPr>
      <w:r>
        <w:lastRenderedPageBreak/>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723358EA" w14:textId="77777777" w:rsidR="00DA5A6D" w:rsidRDefault="00DA5A6D" w:rsidP="00DA5A6D">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36E6EE3D" w14:textId="77777777" w:rsidR="00DA5A6D" w:rsidRDefault="00DA5A6D" w:rsidP="00DA5A6D">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544E5CEC" w14:textId="77777777" w:rsidR="00DA5A6D" w:rsidRDefault="00DA5A6D" w:rsidP="00DA5A6D">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D4F9D81" w14:textId="77777777" w:rsidR="00DA5A6D" w:rsidRDefault="00DA5A6D" w:rsidP="00DA5A6D">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25A3A8C" w14:textId="77777777" w:rsidR="00DA5A6D" w:rsidRDefault="00DA5A6D" w:rsidP="00DA5A6D">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A850125" w14:textId="77777777" w:rsidR="00DA5A6D" w:rsidRDefault="00DA5A6D" w:rsidP="00DA5A6D">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0B89E50D" w14:textId="77777777" w:rsidR="00DA5A6D" w:rsidRDefault="00DA5A6D" w:rsidP="00DA5A6D">
      <w:pPr>
        <w:pStyle w:val="Bibliography"/>
      </w:pPr>
      <w:r>
        <w:lastRenderedPageBreak/>
        <w:t xml:space="preserve">Etkin, A., Büchel, C., &amp; Gross, J. J. (2015). The neural bases of emotion regulation. </w:t>
      </w:r>
      <w:r>
        <w:rPr>
          <w:i/>
          <w:iCs/>
        </w:rPr>
        <w:t>Nature Reviews Neuroscience</w:t>
      </w:r>
      <w:r>
        <w:t xml:space="preserve">, </w:t>
      </w:r>
      <w:r>
        <w:rPr>
          <w:i/>
          <w:iCs/>
        </w:rPr>
        <w:t>16</w:t>
      </w:r>
      <w:r>
        <w:t>(11), 693–700. https://doi.org/10.1038/nrn4044</w:t>
      </w:r>
    </w:p>
    <w:p w14:paraId="4424D9D2" w14:textId="77777777" w:rsidR="00DA5A6D" w:rsidRDefault="00DA5A6D" w:rsidP="00DA5A6D">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4C52CAC" w14:textId="77777777" w:rsidR="00DA5A6D" w:rsidRDefault="00DA5A6D" w:rsidP="00DA5A6D">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2B4FA517" w14:textId="77777777" w:rsidR="00DA5A6D" w:rsidRDefault="00DA5A6D" w:rsidP="00DA5A6D">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297D3EB2" w14:textId="77777777" w:rsidR="00DA5A6D" w:rsidRDefault="00DA5A6D" w:rsidP="00DA5A6D">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44DAF640" w14:textId="77777777" w:rsidR="00DA5A6D" w:rsidRDefault="00DA5A6D" w:rsidP="00DA5A6D">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1F25C8F2" w14:textId="77777777" w:rsidR="00DA5A6D" w:rsidRDefault="00DA5A6D" w:rsidP="00DA5A6D">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79AC1A3" w14:textId="77777777" w:rsidR="00DA5A6D" w:rsidRDefault="00DA5A6D" w:rsidP="00DA5A6D">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570335E6" w14:textId="77777777" w:rsidR="00DA5A6D" w:rsidRDefault="00DA5A6D" w:rsidP="00DA5A6D">
      <w:pPr>
        <w:pStyle w:val="Bibliography"/>
      </w:pPr>
      <w:r>
        <w:lastRenderedPageBreak/>
        <w:t xml:space="preserve">Gross, J. J. (2002). Emotion regulation: Affective, cognitive, and social consequences. </w:t>
      </w:r>
      <w:r>
        <w:rPr>
          <w:i/>
          <w:iCs/>
        </w:rPr>
        <w:t>Psychophysiology</w:t>
      </w:r>
      <w:r>
        <w:t xml:space="preserve">, </w:t>
      </w:r>
      <w:r>
        <w:rPr>
          <w:i/>
          <w:iCs/>
        </w:rPr>
        <w:t>39</w:t>
      </w:r>
      <w:r>
        <w:t>(3), 281–291. https://doi.org/10.1017/S0048577201393198</w:t>
      </w:r>
    </w:p>
    <w:p w14:paraId="31378E6C" w14:textId="77777777" w:rsidR="00DA5A6D" w:rsidRDefault="00DA5A6D" w:rsidP="00DA5A6D">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3B5FA538" w14:textId="77777777" w:rsidR="00DA5A6D" w:rsidRDefault="00DA5A6D" w:rsidP="00DA5A6D">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5F5222F8" w14:textId="77777777" w:rsidR="00DA5A6D" w:rsidRDefault="00DA5A6D" w:rsidP="00DA5A6D">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6D1464D3" w14:textId="77777777" w:rsidR="00DA5A6D" w:rsidRDefault="00DA5A6D" w:rsidP="00DA5A6D">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426CDF99" w14:textId="77777777" w:rsidR="00DA5A6D" w:rsidRDefault="00DA5A6D" w:rsidP="00DA5A6D">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65CACE9D" w14:textId="77777777" w:rsidR="00DA5A6D" w:rsidRDefault="00DA5A6D" w:rsidP="00DA5A6D">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30655BAA" w14:textId="77777777" w:rsidR="00DA5A6D" w:rsidRDefault="00DA5A6D" w:rsidP="00DA5A6D">
      <w:pPr>
        <w:pStyle w:val="Bibliography"/>
      </w:pPr>
      <w:r>
        <w:t xml:space="preserve">Kamradt, J. M., Ullsperger, J. M., &amp; Nikolas, M. A. (2014). Executive function assessment and adult attention-deficit/hyperactivity disorder: Tasks versus ratings on the Barkley Deficits </w:t>
      </w:r>
      <w:r>
        <w:lastRenderedPageBreak/>
        <w:t xml:space="preserve">in Executive Functioning Scale. </w:t>
      </w:r>
      <w:r>
        <w:rPr>
          <w:i/>
          <w:iCs/>
        </w:rPr>
        <w:t>Psychological Assessment</w:t>
      </w:r>
      <w:r>
        <w:t xml:space="preserve">, </w:t>
      </w:r>
      <w:r>
        <w:rPr>
          <w:i/>
          <w:iCs/>
        </w:rPr>
        <w:t>26</w:t>
      </w:r>
      <w:r>
        <w:t>(4), 1095–1105. https://doi.org/10.1037/pas0000006</w:t>
      </w:r>
    </w:p>
    <w:p w14:paraId="3B7A618C" w14:textId="77777777" w:rsidR="00DA5A6D" w:rsidRDefault="00DA5A6D" w:rsidP="00DA5A6D">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60FD1B10" w14:textId="77777777" w:rsidR="00DA5A6D" w:rsidRDefault="00DA5A6D" w:rsidP="00DA5A6D">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9042188" w14:textId="77777777" w:rsidR="00DA5A6D" w:rsidRDefault="00DA5A6D" w:rsidP="00DA5A6D">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E874DC0" w14:textId="77777777" w:rsidR="00DA5A6D" w:rsidRDefault="00DA5A6D" w:rsidP="00DA5A6D">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07BE9572" w14:textId="77777777" w:rsidR="00DA5A6D" w:rsidRDefault="00DA5A6D" w:rsidP="00DA5A6D">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3577EFF6" w14:textId="77777777" w:rsidR="00DA5A6D" w:rsidRDefault="00DA5A6D" w:rsidP="00DA5A6D">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553D7706" w14:textId="77777777" w:rsidR="00DA5A6D" w:rsidRDefault="00DA5A6D" w:rsidP="00DA5A6D">
      <w:pPr>
        <w:pStyle w:val="Bibliography"/>
      </w:pPr>
      <w:r>
        <w:t xml:space="preserve">Matthews, M., Webb, T. L., Shafir, R., Snow, M., &amp; Sheppes, G. (2021). Identifying the determinants of emotion regulation choice: A systematic review with meta-analysis. </w:t>
      </w:r>
      <w:r>
        <w:rPr>
          <w:i/>
          <w:iCs/>
        </w:rPr>
        <w:lastRenderedPageBreak/>
        <w:t>Cognition and Emotion</w:t>
      </w:r>
      <w:r>
        <w:t xml:space="preserve">, </w:t>
      </w:r>
      <w:r>
        <w:rPr>
          <w:i/>
          <w:iCs/>
        </w:rPr>
        <w:t>35</w:t>
      </w:r>
      <w:r>
        <w:t>(6), 1056–1084. https://doi.org/10.1080/02699931.2021.1945538</w:t>
      </w:r>
    </w:p>
    <w:p w14:paraId="320C0609" w14:textId="77777777" w:rsidR="00DA5A6D" w:rsidRDefault="00DA5A6D" w:rsidP="00DA5A6D">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12504D7B" w14:textId="77777777" w:rsidR="00DA5A6D" w:rsidRDefault="00DA5A6D" w:rsidP="00DA5A6D">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2DB922BB" w14:textId="77777777" w:rsidR="00DA5A6D" w:rsidRDefault="00DA5A6D" w:rsidP="00DA5A6D">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32761881" w14:textId="77777777" w:rsidR="00DA5A6D" w:rsidRDefault="00DA5A6D" w:rsidP="00DA5A6D">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7796EC05" w14:textId="77777777" w:rsidR="00DA5A6D" w:rsidRDefault="00DA5A6D" w:rsidP="00DA5A6D">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73E96FE1" w14:textId="77777777" w:rsidR="00DA5A6D" w:rsidRDefault="00DA5A6D" w:rsidP="00DA5A6D">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D75F283" w14:textId="77777777" w:rsidR="00DA5A6D" w:rsidRDefault="00DA5A6D" w:rsidP="00DA5A6D">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10E57B76" w14:textId="77777777" w:rsidR="00DA5A6D" w:rsidRDefault="00DA5A6D" w:rsidP="00DA5A6D">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EBE189C" w14:textId="77777777" w:rsidR="00DA5A6D" w:rsidRDefault="00DA5A6D" w:rsidP="00DA5A6D">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6DC30218" w14:textId="77777777" w:rsidR="00DA5A6D" w:rsidRDefault="00DA5A6D" w:rsidP="00DA5A6D">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6D34425C" w14:textId="77777777" w:rsidR="00DA5A6D" w:rsidRDefault="00DA5A6D" w:rsidP="00DA5A6D">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8E2B624" w14:textId="77777777" w:rsidR="00DA5A6D" w:rsidRDefault="00DA5A6D" w:rsidP="00DA5A6D">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7C723A26" w14:textId="77777777" w:rsidR="00DA5A6D" w:rsidRDefault="00DA5A6D" w:rsidP="00DA5A6D">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52DB10D" w14:textId="77777777" w:rsidR="00DA5A6D" w:rsidRDefault="00DA5A6D" w:rsidP="00DA5A6D">
      <w:pPr>
        <w:pStyle w:val="Bibliography"/>
      </w:pPr>
      <w:r>
        <w:lastRenderedPageBreak/>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04EE1346" w14:textId="77777777" w:rsidR="00DA5A6D" w:rsidRDefault="00DA5A6D" w:rsidP="00DA5A6D">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C6605D9" w14:textId="77777777" w:rsidR="00DA5A6D" w:rsidRDefault="00DA5A6D" w:rsidP="00DA5A6D">
      <w:pPr>
        <w:pStyle w:val="Bibliography"/>
      </w:pPr>
      <w:r>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30FB301F" w14:textId="77777777" w:rsidR="00DA5A6D" w:rsidRDefault="00DA5A6D" w:rsidP="00DA5A6D">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F71EA62" w14:textId="77777777" w:rsidR="00DA5A6D" w:rsidRDefault="00DA5A6D" w:rsidP="00DA5A6D">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397244" w14:textId="77777777" w:rsidR="00DA5A6D" w:rsidRDefault="00DA5A6D" w:rsidP="00DA5A6D">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76E16B2C" w14:textId="77777777" w:rsidR="00DA5A6D" w:rsidRDefault="00DA5A6D" w:rsidP="00DA5A6D">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40D97A55" w14:textId="77777777" w:rsidR="00DA5A6D" w:rsidRDefault="00DA5A6D" w:rsidP="00DA5A6D">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lastRenderedPageBreak/>
        <w:t>PSYCHOLOGICAL SCIENCE</w:t>
      </w:r>
      <w:r>
        <w:t xml:space="preserve">, </w:t>
      </w:r>
      <w:r>
        <w:rPr>
          <w:i/>
          <w:iCs/>
        </w:rPr>
        <w:t>25</w:t>
      </w:r>
      <w:r>
        <w:t>(10), 1932–1942. https://doi.org/10.1177/0956797614546001</w:t>
      </w:r>
    </w:p>
    <w:p w14:paraId="7236F8C0" w14:textId="77777777" w:rsidR="00DA5A6D" w:rsidRDefault="00DA5A6D" w:rsidP="00DA5A6D">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1F1D0D7" w14:textId="77777777" w:rsidR="00DA5A6D" w:rsidRDefault="00DA5A6D" w:rsidP="00DA5A6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4E5A1F1" w14:textId="77777777" w:rsidR="00DA5A6D" w:rsidRDefault="00DA5A6D" w:rsidP="00DA5A6D">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28829296" w14:textId="77777777" w:rsidR="00DA5A6D" w:rsidRDefault="00DA5A6D" w:rsidP="00DA5A6D">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43E5E08" w14:textId="77777777" w:rsidR="00DA5A6D" w:rsidRDefault="00DA5A6D" w:rsidP="00DA5A6D">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57AA3511" w14:textId="77777777" w:rsidR="00DA5A6D" w:rsidRDefault="00DA5A6D" w:rsidP="00DA5A6D">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7C2B70D" w14:textId="77777777" w:rsidR="00DA5A6D" w:rsidRDefault="00DA5A6D" w:rsidP="00DA5A6D">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3F53A73" w14:textId="77777777" w:rsidR="00DA5A6D" w:rsidRDefault="00DA5A6D" w:rsidP="00DA5A6D">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31D0279E" w14:textId="77777777" w:rsidR="00DA5A6D" w:rsidRDefault="00DA5A6D" w:rsidP="00DA5A6D">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198CAA13" w14:textId="77777777" w:rsidR="00DA5A6D" w:rsidRDefault="00DA5A6D" w:rsidP="00DA5A6D">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4654DEE" w14:textId="77777777" w:rsidR="00DA5A6D" w:rsidRDefault="00DA5A6D" w:rsidP="00DA5A6D">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7D6B71AF" w14:textId="77777777" w:rsidR="00DA5A6D" w:rsidRDefault="00DA5A6D" w:rsidP="00DA5A6D">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1DF538B1" w14:textId="77777777" w:rsidR="00DA5A6D" w:rsidRDefault="00DA5A6D" w:rsidP="00DA5A6D">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38CAA5A" w14:textId="77777777" w:rsidR="00DA5A6D" w:rsidRDefault="00DA5A6D" w:rsidP="00DA5A6D">
      <w:pPr>
        <w:pStyle w:val="Bibliography"/>
      </w:pPr>
      <w:r>
        <w:lastRenderedPageBreak/>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2670268C" w14:textId="77777777" w:rsidR="00DA5A6D" w:rsidRDefault="00DA5A6D" w:rsidP="00DA5A6D">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37839942" w14:textId="77777777" w:rsidR="00DA5A6D" w:rsidRDefault="00DA5A6D" w:rsidP="00DA5A6D">
      <w:pPr>
        <w:pStyle w:val="Bibliography"/>
      </w:pPr>
      <w:r>
        <w:t xml:space="preserve">Zhang, Z., &amp; Mai, Y. (2019). </w:t>
      </w:r>
      <w:r>
        <w:rPr>
          <w:i/>
          <w:iCs/>
        </w:rPr>
        <w:t>WebPower: Basic and Advanced Statistical Power Analysis</w:t>
      </w:r>
      <w:r>
        <w:t xml:space="preserve"> (0.5) [R]. https://CRAN.R-project.org/package=WebPower</w:t>
      </w:r>
    </w:p>
    <w:p w14:paraId="1B96A437" w14:textId="373254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headerReference w:type="even" r:id="rId61"/>
          <w:headerReference w:type="default" r:id="rId62"/>
          <w:headerReference w:type="first" r:id="rId63"/>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270E7A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3778B670"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466715">
        <w:rPr>
          <w:szCs w:val="24"/>
          <w:lang w:val="en"/>
        </w:rPr>
        <w:instrText xml:space="preserve"> ADDIN ZOTERO_ITEM CSL_CITATION {"citationID":"qeNhfzJq","properties":{"formattedCitation":"(Stasiak et al., 2023)","plainCitation":"(Stasiak et al., 2023)","dontUpdate":true,"noteIndex":0},"citationItems":[{"id":12154,"uris":["http://zotero.org/users/6239255/items/CCPVSZWX"],"itemData":{"id":12154,"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059277D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FDE05E"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466715">
        <w:rPr>
          <w:szCs w:val="24"/>
        </w:rPr>
        <w:instrText xml:space="preserve"> ADDIN ZOTERO_ITEM CSL_CITATION {"citationID":"bsKT9j2w","properties":{"formattedCitation":"(Watson et al., 1988)","plainCitation":"(Watson et al., 1988)","noteIndex":0},"citationItems":[{"id":12156,"uris":["http://zotero.org/users/6239255/items/2VQ2GTXN"],"itemData":{"id":1215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r w:rsidR="009B06C2">
        <w:rPr>
          <w:szCs w:val="24"/>
        </w:rPr>
        <w:t>’</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0"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OR = 1.83, 95% CI = [0.65, 3.2], p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0"/>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06622098"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466715">
        <w:rPr>
          <w:szCs w:val="24"/>
        </w:rPr>
        <w:instrText xml:space="preserve"> ADDIN ZOTERO_ITEM CSL_CITATION {"citationID":"BRcdUleD","properties":{"formattedCitation":"(Dixon-Gordon et al., 2015)","plainCitation":"(Dixon-Gordon et al., 2015)","dontUpdate":true,"noteIndex":0},"citationItems":[{"id":11921,"uris":["http://zotero.org/users/6239255/items/YYQ7GI3R"],"itemData":{"id":11921,"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w:t>
      </w:r>
      <w:proofErr w:type="gramStart"/>
      <w:r>
        <w:rPr>
          <w:szCs w:val="24"/>
        </w:rPr>
        <w:t>comparison</w:t>
      </w:r>
      <w:proofErr w:type="gramEnd"/>
      <w:r>
        <w:rPr>
          <w:szCs w:val="24"/>
        </w:rPr>
        <w:t xml:space="preserve"> and results of all of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24610B">
          <w:headerReference w:type="even" r:id="rId64"/>
          <w:headerReference w:type="default" r:id="rId65"/>
          <w:headerReference w:type="first" r:id="rId6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9527CE">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45BB5" w14:textId="77777777" w:rsidR="00071B9D" w:rsidRDefault="00071B9D">
      <w:pPr>
        <w:spacing w:after="0" w:line="240" w:lineRule="auto"/>
      </w:pPr>
      <w:r>
        <w:separator/>
      </w:r>
    </w:p>
  </w:endnote>
  <w:endnote w:type="continuationSeparator" w:id="0">
    <w:p w14:paraId="3FBFA835" w14:textId="77777777" w:rsidR="00071B9D" w:rsidRDefault="00071B9D">
      <w:pPr>
        <w:spacing w:after="0" w:line="240" w:lineRule="auto"/>
      </w:pPr>
      <w:r>
        <w:continuationSeparator/>
      </w:r>
    </w:p>
  </w:endnote>
  <w:endnote w:type="continuationNotice" w:id="1">
    <w:p w14:paraId="6A37E8ED" w14:textId="77777777" w:rsidR="00071B9D" w:rsidRDefault="00071B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9A41E" w14:textId="77777777" w:rsidR="00071B9D" w:rsidRDefault="00071B9D">
      <w:pPr>
        <w:spacing w:after="0" w:line="240" w:lineRule="auto"/>
      </w:pPr>
      <w:r>
        <w:separator/>
      </w:r>
    </w:p>
  </w:footnote>
  <w:footnote w:type="continuationSeparator" w:id="0">
    <w:p w14:paraId="1789DA04" w14:textId="77777777" w:rsidR="00071B9D" w:rsidRDefault="00071B9D">
      <w:pPr>
        <w:spacing w:after="0" w:line="240" w:lineRule="auto"/>
      </w:pPr>
      <w:r>
        <w:continuationSeparator/>
      </w:r>
    </w:p>
  </w:footnote>
  <w:footnote w:type="continuationNotice" w:id="1">
    <w:p w14:paraId="4EE5C8DB" w14:textId="77777777" w:rsidR="00071B9D" w:rsidRDefault="00071B9D">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8" w:name="_Hlk150804466"/>
      <w:r>
        <w:rPr>
          <w:szCs w:val="24"/>
        </w:rPr>
        <w:t>The haunted house has a limited seasonal run time, and we cannot experimentally manipulate the intensity of the events in the haunted house as it is run by a private company.</w:t>
      </w:r>
      <w:bookmarkEnd w:id="8"/>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42822B33"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3</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45FE6E00" w:rsidR="00874B89" w:rsidRDefault="00874B89">
    <w:pPr>
      <w:spacing w:after="0" w:line="259" w:lineRule="auto"/>
      <w:ind w:left="0" w:right="-1" w:firstLine="0"/>
      <w:jc w:val="right"/>
    </w:pPr>
    <w:r>
      <w:fldChar w:fldCharType="begin"/>
    </w:r>
    <w:r>
      <w:instrText xml:space="preserve"> PAGE   \* MERGEFORMAT </w:instrText>
    </w:r>
    <w:r>
      <w:fldChar w:fldCharType="separate"/>
    </w:r>
    <w:r w:rsidR="000B1AF9" w:rsidRPr="000B1AF9">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70307D5F"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0B1AF9" w:rsidRPr="000B1AF9">
      <w:rPr>
        <w:rFonts w:ascii="Calibri" w:eastAsia="Calibri" w:hAnsi="Calibri" w:cs="Calibri"/>
        <w:noProof/>
        <w:sz w:val="22"/>
      </w:rPr>
      <w:t>6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3B128" w14:textId="438A3604"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0B1AF9" w:rsidRPr="000B1AF9">
      <w:rPr>
        <w:rFonts w:ascii="Calibri" w:eastAsia="Calibri" w:hAnsi="Calibri" w:cs="Calibri"/>
        <w:noProof/>
        <w:sz w:val="22"/>
      </w:rPr>
      <w:t>73</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908488395">
    <w:abstractNumId w:val="0"/>
  </w:num>
  <w:num w:numId="2" w16cid:durableId="687028427">
    <w:abstractNumId w:val="1"/>
  </w:num>
  <w:num w:numId="3" w16cid:durableId="46225977">
    <w:abstractNumId w:val="5"/>
  </w:num>
  <w:num w:numId="4" w16cid:durableId="1842550875">
    <w:abstractNumId w:val="4"/>
  </w:num>
  <w:num w:numId="5" w16cid:durableId="740324858">
    <w:abstractNumId w:val="3"/>
  </w:num>
  <w:num w:numId="6" w16cid:durableId="2076854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7944"/>
    <w:rsid w:val="00015712"/>
    <w:rsid w:val="00021D66"/>
    <w:rsid w:val="00023609"/>
    <w:rsid w:val="00026B95"/>
    <w:rsid w:val="00031041"/>
    <w:rsid w:val="00034D34"/>
    <w:rsid w:val="000377EF"/>
    <w:rsid w:val="00040ACE"/>
    <w:rsid w:val="000446C3"/>
    <w:rsid w:val="00052A17"/>
    <w:rsid w:val="00054CD8"/>
    <w:rsid w:val="0005772E"/>
    <w:rsid w:val="00057DC8"/>
    <w:rsid w:val="00061A33"/>
    <w:rsid w:val="000645E9"/>
    <w:rsid w:val="00066452"/>
    <w:rsid w:val="00071B9D"/>
    <w:rsid w:val="00081E78"/>
    <w:rsid w:val="00083929"/>
    <w:rsid w:val="00083D59"/>
    <w:rsid w:val="0008546F"/>
    <w:rsid w:val="00093192"/>
    <w:rsid w:val="000960FE"/>
    <w:rsid w:val="000967D7"/>
    <w:rsid w:val="00097D65"/>
    <w:rsid w:val="000A4B63"/>
    <w:rsid w:val="000B0F41"/>
    <w:rsid w:val="000B1AF9"/>
    <w:rsid w:val="000B26B6"/>
    <w:rsid w:val="000B4EC5"/>
    <w:rsid w:val="000C5A68"/>
    <w:rsid w:val="000D28DC"/>
    <w:rsid w:val="000D7D4C"/>
    <w:rsid w:val="000E0223"/>
    <w:rsid w:val="000E055A"/>
    <w:rsid w:val="000E25CD"/>
    <w:rsid w:val="000E636F"/>
    <w:rsid w:val="001140BE"/>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2CE8"/>
    <w:rsid w:val="001B6144"/>
    <w:rsid w:val="001C386A"/>
    <w:rsid w:val="001C75FD"/>
    <w:rsid w:val="001F448F"/>
    <w:rsid w:val="001F6C10"/>
    <w:rsid w:val="001F7CFD"/>
    <w:rsid w:val="00200166"/>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A387B"/>
    <w:rsid w:val="002B4BE0"/>
    <w:rsid w:val="002B63D1"/>
    <w:rsid w:val="002C08F5"/>
    <w:rsid w:val="002C591D"/>
    <w:rsid w:val="002C6443"/>
    <w:rsid w:val="002C6E4D"/>
    <w:rsid w:val="002D566C"/>
    <w:rsid w:val="002D5D85"/>
    <w:rsid w:val="002D61E5"/>
    <w:rsid w:val="002E518D"/>
    <w:rsid w:val="002E5FF1"/>
    <w:rsid w:val="002E666C"/>
    <w:rsid w:val="002E68CC"/>
    <w:rsid w:val="002F3B4A"/>
    <w:rsid w:val="002F7E40"/>
    <w:rsid w:val="00304055"/>
    <w:rsid w:val="00304D13"/>
    <w:rsid w:val="00306036"/>
    <w:rsid w:val="0030710F"/>
    <w:rsid w:val="0030735C"/>
    <w:rsid w:val="00331554"/>
    <w:rsid w:val="00342888"/>
    <w:rsid w:val="00345FE2"/>
    <w:rsid w:val="00354B3D"/>
    <w:rsid w:val="00372E6A"/>
    <w:rsid w:val="003816C4"/>
    <w:rsid w:val="00382BA8"/>
    <w:rsid w:val="0038635A"/>
    <w:rsid w:val="0039054B"/>
    <w:rsid w:val="00392022"/>
    <w:rsid w:val="00393A28"/>
    <w:rsid w:val="00395946"/>
    <w:rsid w:val="00396CB3"/>
    <w:rsid w:val="003A18DB"/>
    <w:rsid w:val="003A3608"/>
    <w:rsid w:val="003A6C2B"/>
    <w:rsid w:val="003B113B"/>
    <w:rsid w:val="003B419C"/>
    <w:rsid w:val="003B75DA"/>
    <w:rsid w:val="003C4260"/>
    <w:rsid w:val="003C56B6"/>
    <w:rsid w:val="003D0F86"/>
    <w:rsid w:val="003D1E31"/>
    <w:rsid w:val="003E3464"/>
    <w:rsid w:val="00413D69"/>
    <w:rsid w:val="00425004"/>
    <w:rsid w:val="0042769C"/>
    <w:rsid w:val="0043765F"/>
    <w:rsid w:val="0043784E"/>
    <w:rsid w:val="00445492"/>
    <w:rsid w:val="004454BA"/>
    <w:rsid w:val="00453A37"/>
    <w:rsid w:val="00454046"/>
    <w:rsid w:val="00463F45"/>
    <w:rsid w:val="004649E5"/>
    <w:rsid w:val="00466715"/>
    <w:rsid w:val="00470219"/>
    <w:rsid w:val="0047236C"/>
    <w:rsid w:val="004737B7"/>
    <w:rsid w:val="004778EF"/>
    <w:rsid w:val="00477E20"/>
    <w:rsid w:val="004814F0"/>
    <w:rsid w:val="004830AC"/>
    <w:rsid w:val="00483FD5"/>
    <w:rsid w:val="0049574A"/>
    <w:rsid w:val="00495A2C"/>
    <w:rsid w:val="00496DF7"/>
    <w:rsid w:val="004B43D8"/>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5306"/>
    <w:rsid w:val="005166AD"/>
    <w:rsid w:val="00516B60"/>
    <w:rsid w:val="005223AB"/>
    <w:rsid w:val="005229B3"/>
    <w:rsid w:val="0052343D"/>
    <w:rsid w:val="00525080"/>
    <w:rsid w:val="00531928"/>
    <w:rsid w:val="00532284"/>
    <w:rsid w:val="00533D99"/>
    <w:rsid w:val="00534DD8"/>
    <w:rsid w:val="0055022F"/>
    <w:rsid w:val="005547A6"/>
    <w:rsid w:val="005622A0"/>
    <w:rsid w:val="00562C94"/>
    <w:rsid w:val="00564115"/>
    <w:rsid w:val="005658C9"/>
    <w:rsid w:val="0057586B"/>
    <w:rsid w:val="00577234"/>
    <w:rsid w:val="0057798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6021D3"/>
    <w:rsid w:val="00607B5A"/>
    <w:rsid w:val="006117C7"/>
    <w:rsid w:val="0061398C"/>
    <w:rsid w:val="0062646F"/>
    <w:rsid w:val="00630691"/>
    <w:rsid w:val="00631690"/>
    <w:rsid w:val="00634C1C"/>
    <w:rsid w:val="0064197B"/>
    <w:rsid w:val="006421F6"/>
    <w:rsid w:val="00642A4D"/>
    <w:rsid w:val="00654027"/>
    <w:rsid w:val="00654CBF"/>
    <w:rsid w:val="006660F3"/>
    <w:rsid w:val="006725C8"/>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597D"/>
    <w:rsid w:val="006D2182"/>
    <w:rsid w:val="006D4590"/>
    <w:rsid w:val="006E3035"/>
    <w:rsid w:val="007053D8"/>
    <w:rsid w:val="007079B4"/>
    <w:rsid w:val="00712031"/>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E50F7"/>
    <w:rsid w:val="00801A78"/>
    <w:rsid w:val="008035C8"/>
    <w:rsid w:val="00804B41"/>
    <w:rsid w:val="008056D7"/>
    <w:rsid w:val="0080798B"/>
    <w:rsid w:val="008126E0"/>
    <w:rsid w:val="00813E83"/>
    <w:rsid w:val="0081446D"/>
    <w:rsid w:val="0082283A"/>
    <w:rsid w:val="00831F04"/>
    <w:rsid w:val="008333BD"/>
    <w:rsid w:val="00837CFE"/>
    <w:rsid w:val="00843757"/>
    <w:rsid w:val="00851625"/>
    <w:rsid w:val="00854F72"/>
    <w:rsid w:val="00856025"/>
    <w:rsid w:val="00856353"/>
    <w:rsid w:val="00857F3D"/>
    <w:rsid w:val="00863B94"/>
    <w:rsid w:val="00874B89"/>
    <w:rsid w:val="00876B93"/>
    <w:rsid w:val="0087748B"/>
    <w:rsid w:val="00877709"/>
    <w:rsid w:val="00884EED"/>
    <w:rsid w:val="00887C44"/>
    <w:rsid w:val="008B62B0"/>
    <w:rsid w:val="008B658E"/>
    <w:rsid w:val="008B7F27"/>
    <w:rsid w:val="008C33F4"/>
    <w:rsid w:val="008C5719"/>
    <w:rsid w:val="008C7178"/>
    <w:rsid w:val="008E1A03"/>
    <w:rsid w:val="008E58CC"/>
    <w:rsid w:val="008E6857"/>
    <w:rsid w:val="00900CF5"/>
    <w:rsid w:val="00917702"/>
    <w:rsid w:val="00920CA2"/>
    <w:rsid w:val="00924270"/>
    <w:rsid w:val="00925D1D"/>
    <w:rsid w:val="00931006"/>
    <w:rsid w:val="00937D53"/>
    <w:rsid w:val="0095040B"/>
    <w:rsid w:val="00952E8D"/>
    <w:rsid w:val="00957D51"/>
    <w:rsid w:val="00963B42"/>
    <w:rsid w:val="00965A73"/>
    <w:rsid w:val="00967F10"/>
    <w:rsid w:val="00987D5D"/>
    <w:rsid w:val="00987F40"/>
    <w:rsid w:val="0099347D"/>
    <w:rsid w:val="00994776"/>
    <w:rsid w:val="0099482C"/>
    <w:rsid w:val="009A1A84"/>
    <w:rsid w:val="009A2E08"/>
    <w:rsid w:val="009B06C2"/>
    <w:rsid w:val="009B0A20"/>
    <w:rsid w:val="009B3741"/>
    <w:rsid w:val="009B775E"/>
    <w:rsid w:val="009C0B1F"/>
    <w:rsid w:val="009C20F6"/>
    <w:rsid w:val="009C319B"/>
    <w:rsid w:val="009C4E15"/>
    <w:rsid w:val="009D03C9"/>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62570"/>
    <w:rsid w:val="00A632A5"/>
    <w:rsid w:val="00A66903"/>
    <w:rsid w:val="00A70619"/>
    <w:rsid w:val="00A71B20"/>
    <w:rsid w:val="00A726A1"/>
    <w:rsid w:val="00A73457"/>
    <w:rsid w:val="00A81FD6"/>
    <w:rsid w:val="00A9710E"/>
    <w:rsid w:val="00A97406"/>
    <w:rsid w:val="00AA18EC"/>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AC1"/>
    <w:rsid w:val="00B24E27"/>
    <w:rsid w:val="00B251CC"/>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5FE"/>
    <w:rsid w:val="00BB6361"/>
    <w:rsid w:val="00BB6E74"/>
    <w:rsid w:val="00BC1959"/>
    <w:rsid w:val="00BD0AE5"/>
    <w:rsid w:val="00BD792B"/>
    <w:rsid w:val="00BE19D6"/>
    <w:rsid w:val="00BE63C2"/>
    <w:rsid w:val="00BE73D6"/>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B34D6"/>
    <w:rsid w:val="00CB54A4"/>
    <w:rsid w:val="00CB6F14"/>
    <w:rsid w:val="00CB71A1"/>
    <w:rsid w:val="00CC03D6"/>
    <w:rsid w:val="00CC49B2"/>
    <w:rsid w:val="00CD160F"/>
    <w:rsid w:val="00CD37EA"/>
    <w:rsid w:val="00CD3860"/>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4172B"/>
    <w:rsid w:val="00D47FF3"/>
    <w:rsid w:val="00D54D74"/>
    <w:rsid w:val="00D646B0"/>
    <w:rsid w:val="00D656A0"/>
    <w:rsid w:val="00D71C13"/>
    <w:rsid w:val="00D729E1"/>
    <w:rsid w:val="00D80B3A"/>
    <w:rsid w:val="00D8224C"/>
    <w:rsid w:val="00D83AD8"/>
    <w:rsid w:val="00D84F4E"/>
    <w:rsid w:val="00D90BC6"/>
    <w:rsid w:val="00D91A6A"/>
    <w:rsid w:val="00D92083"/>
    <w:rsid w:val="00D93AE7"/>
    <w:rsid w:val="00D94E09"/>
    <w:rsid w:val="00D9730E"/>
    <w:rsid w:val="00DA5661"/>
    <w:rsid w:val="00DA5A6D"/>
    <w:rsid w:val="00DB1572"/>
    <w:rsid w:val="00DB6FF1"/>
    <w:rsid w:val="00DC1D9A"/>
    <w:rsid w:val="00DC49F8"/>
    <w:rsid w:val="00DC6428"/>
    <w:rsid w:val="00DD6A2C"/>
    <w:rsid w:val="00DE3CA9"/>
    <w:rsid w:val="00DF0574"/>
    <w:rsid w:val="00DF1FB0"/>
    <w:rsid w:val="00DF387D"/>
    <w:rsid w:val="00E05420"/>
    <w:rsid w:val="00E06DE0"/>
    <w:rsid w:val="00E07969"/>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7FD8"/>
    <w:rsid w:val="00E75949"/>
    <w:rsid w:val="00E75D1C"/>
    <w:rsid w:val="00E82ED7"/>
    <w:rsid w:val="00E90632"/>
    <w:rsid w:val="00E91FBC"/>
    <w:rsid w:val="00EA7D18"/>
    <w:rsid w:val="00EA7DB5"/>
    <w:rsid w:val="00EB0294"/>
    <w:rsid w:val="00EB2903"/>
    <w:rsid w:val="00EB6DB3"/>
    <w:rsid w:val="00EB6E76"/>
    <w:rsid w:val="00EC0DF4"/>
    <w:rsid w:val="00EC2B97"/>
    <w:rsid w:val="00EC3FBC"/>
    <w:rsid w:val="00EC7C0D"/>
    <w:rsid w:val="00ED5394"/>
    <w:rsid w:val="00EE0C3E"/>
    <w:rsid w:val="00EE5298"/>
    <w:rsid w:val="00EE6731"/>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5416"/>
    <w:rsid w:val="00F874E1"/>
    <w:rsid w:val="00FA0C09"/>
    <w:rsid w:val="00FA4201"/>
    <w:rsid w:val="00FB31D7"/>
    <w:rsid w:val="00FB3B51"/>
    <w:rsid w:val="00FB50CA"/>
    <w:rsid w:val="00FB528A"/>
    <w:rsid w:val="00FC4DC1"/>
    <w:rsid w:val="00FC645E"/>
    <w:rsid w:val="00FC686E"/>
    <w:rsid w:val="00FD0285"/>
    <w:rsid w:val="00FD0CE1"/>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jpeg"/><Relationship Id="rId34" Type="http://schemas.openxmlformats.org/officeDocument/2006/relationships/hyperlink" Target="https://aspredicted.org/XXH_W1V" TargetMode="External"/><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yperlink" Target="https://aspredicted.org/XXH" TargetMode="External"/><Relationship Id="rId63" Type="http://schemas.openxmlformats.org/officeDocument/2006/relationships/header" Target="header6.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hyperlink" Target="https://aspredicted.org/DP1_453" TargetMode="External"/><Relationship Id="rId58" Type="http://schemas.openxmlformats.org/officeDocument/2006/relationships/hyperlink" Target="https://aspredicted.org/XXH_W1V" TargetMode="External"/><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tiff"/><Relationship Id="rId56" Type="http://schemas.openxmlformats.org/officeDocument/2006/relationships/hyperlink" Target="https://aspredicted.org/XXH_W1V" TargetMode="External"/><Relationship Id="rId64" Type="http://schemas.openxmlformats.org/officeDocument/2006/relationships/header" Target="header7.xml"/><Relationship Id="rId8" Type="http://schemas.openxmlformats.org/officeDocument/2006/relationships/hyperlink" Target="mailto:joanne.stasiak@psych.ucsb.edu" TargetMode="Externa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image" Target="media/image20.tiff"/><Relationship Id="rId54" Type="http://schemas.openxmlformats.org/officeDocument/2006/relationships/hyperlink" Target="https://aspredicted.org/DP1_453" TargetMode="External"/><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tiff"/><Relationship Id="rId57" Type="http://schemas.openxmlformats.org/officeDocument/2006/relationships/hyperlink" Target="https://aspredicted.org/XXH_W1V" TargetMode="External"/><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hyperlink" Target="https://osf.io/preprints/psyarxiv/23wtz" TargetMode="External"/><Relationship Id="rId60" Type="http://schemas.openxmlformats.org/officeDocument/2006/relationships/hyperlink" Target="https://osf.io/j5sku/?view_only=89d87669e7674096819c439ca109c483"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97C24-6FF2-4ABC-8716-BDE5727C2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Pages>
  <Words>50871</Words>
  <Characters>289970</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4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Jennifer L.</cp:lastModifiedBy>
  <cp:revision>10</cp:revision>
  <cp:lastPrinted>2023-11-28T13:39:00Z</cp:lastPrinted>
  <dcterms:created xsi:type="dcterms:W3CDTF">2023-11-14T03:16:00Z</dcterms:created>
  <dcterms:modified xsi:type="dcterms:W3CDTF">2023-11-2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QPx0GXT"/&gt;&lt;style id="http://www.zotero.org/styles/apa" locale="en-US" hasBibliography="1" bibliographyStyleHasBeenSet="1"/&gt;&lt;prefs&gt;&lt;pref name="fieldType" value="Field"/&gt;&lt;/prefs&gt;&lt;/data&gt;</vt:lpwstr>
  </property>
</Properties>
</file>